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117ADF" w14:textId="77777777" w:rsidR="00AD6014" w:rsidRPr="00EA4680" w:rsidRDefault="00AD6014" w:rsidP="00AD6014">
      <w:pPr>
        <w:pStyle w:val="Caption"/>
        <w:rPr>
          <w:sz w:val="26"/>
          <w:szCs w:val="24"/>
        </w:rPr>
      </w:pPr>
      <w:r w:rsidRPr="00EA4680">
        <w:rPr>
          <w:sz w:val="26"/>
          <w:szCs w:val="24"/>
        </w:rPr>
        <w:t>Description-based species identification: creating a database for robust and interpretable models for biodiversity monitoring</w:t>
      </w:r>
    </w:p>
    <w:p w14:paraId="6B4C2A09" w14:textId="77777777" w:rsidR="00AD6014" w:rsidRPr="00EA4680" w:rsidRDefault="00AD6014" w:rsidP="00AD6014">
      <w:pPr>
        <w:keepNext/>
        <w:shd w:val="clear" w:color="auto" w:fill="FFFFFF"/>
        <w:spacing w:line="240" w:lineRule="auto"/>
      </w:pPr>
      <w:r w:rsidRPr="00EA4680">
        <w:rPr>
          <w:rFonts w:ascii="Times New Roman" w:eastAsia="Times New Roman" w:hAnsi="Times New Roman"/>
          <w:sz w:val="24"/>
          <w:szCs w:val="24"/>
        </w:rPr>
        <w:fldChar w:fldCharType="begin"/>
      </w:r>
      <w:r w:rsidRPr="00EA4680">
        <w:rPr>
          <w:rFonts w:ascii="Times New Roman" w:eastAsia="Times New Roman" w:hAnsi="Times New Roman"/>
          <w:sz w:val="24"/>
          <w:szCs w:val="24"/>
        </w:rPr>
        <w:instrText xml:space="preserve"> INCLUDEPICTURE "/var/folders/gp/hp50s5114x52591qbdhn43xm0000gn/T/com.microsoft.Word/WebArchiveCopyPasteTempFiles/page3image43699456" \* MERGEFORMATINET </w:instrText>
      </w:r>
      <w:r w:rsidRPr="00EA4680">
        <w:rPr>
          <w:rFonts w:ascii="Times New Roman" w:eastAsia="Times New Roman" w:hAnsi="Times New Roman"/>
          <w:sz w:val="24"/>
          <w:szCs w:val="24"/>
        </w:rPr>
        <w:fldChar w:fldCharType="separate"/>
      </w:r>
      <w:r w:rsidRPr="00EA4680">
        <w:rPr>
          <w:rFonts w:ascii="Times New Roman" w:eastAsia="Times New Roman" w:hAnsi="Times New Roman"/>
          <w:noProof/>
          <w:sz w:val="24"/>
          <w:szCs w:val="24"/>
        </w:rPr>
        <w:drawing>
          <wp:inline distT="0" distB="0" distL="0" distR="0" wp14:anchorId="606B81ED" wp14:editId="17644F18">
            <wp:extent cx="5219700" cy="1556385"/>
            <wp:effectExtent l="0" t="0" r="0" b="5715"/>
            <wp:docPr id="4" name="Picture 4" descr="page3image43699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3image4369945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19700" cy="1556385"/>
                    </a:xfrm>
                    <a:prstGeom prst="rect">
                      <a:avLst/>
                    </a:prstGeom>
                    <a:noFill/>
                    <a:ln>
                      <a:noFill/>
                    </a:ln>
                  </pic:spPr>
                </pic:pic>
              </a:graphicData>
            </a:graphic>
          </wp:inline>
        </w:drawing>
      </w:r>
      <w:r w:rsidRPr="00EA4680">
        <w:rPr>
          <w:rFonts w:ascii="Times New Roman" w:eastAsia="Times New Roman" w:hAnsi="Times New Roman"/>
          <w:sz w:val="24"/>
          <w:szCs w:val="24"/>
        </w:rPr>
        <w:fldChar w:fldCharType="end"/>
      </w:r>
    </w:p>
    <w:p w14:paraId="63F59BEB" w14:textId="77777777" w:rsidR="00AD6014" w:rsidRPr="00EA4680" w:rsidRDefault="00AD6014" w:rsidP="00AD6014">
      <w:pPr>
        <w:pStyle w:val="Caption"/>
      </w:pPr>
      <w:r w:rsidRPr="00EA4680">
        <w:t xml:space="preserve">Figure </w:t>
      </w:r>
      <w:fldSimple w:instr=" SEQ Figure \* ARABIC ">
        <w:r w:rsidRPr="00EA4680">
          <w:rPr>
            <w:noProof/>
          </w:rPr>
          <w:t>1</w:t>
        </w:r>
      </w:fldSimple>
      <w:r w:rsidRPr="00EA4680">
        <w:t xml:space="preserve"> This internship will focus on the left and middle figure. First a large textual database of descriptions is created, and common parts and traits are extracted, resulting in a high-order graph for each species as can be seen in the middle figure. Figure created by Diego Marcos.</w:t>
      </w:r>
    </w:p>
    <w:p w14:paraId="78313D8E" w14:textId="77777777" w:rsidR="00142B0A" w:rsidRPr="00EA4680" w:rsidRDefault="00142B0A" w:rsidP="00142B0A">
      <w:pPr>
        <w:pStyle w:val="Inhoud"/>
        <w:tabs>
          <w:tab w:val="left" w:pos="1418"/>
          <w:tab w:val="left" w:pos="1701"/>
        </w:tabs>
        <w:rPr>
          <w:rFonts w:asciiTheme="minorHAnsi" w:hAnsiTheme="minorHAnsi" w:cs="Arial"/>
        </w:rPr>
      </w:pPr>
    </w:p>
    <w:p w14:paraId="14137822" w14:textId="0628936E" w:rsidR="00142B0A" w:rsidRPr="00EA4680" w:rsidRDefault="00142B0A" w:rsidP="00142B0A">
      <w:pPr>
        <w:pStyle w:val="Inhoud"/>
        <w:tabs>
          <w:tab w:val="left" w:pos="1418"/>
          <w:tab w:val="left" w:pos="1701"/>
        </w:tabs>
        <w:rPr>
          <w:rFonts w:asciiTheme="minorHAnsi" w:hAnsiTheme="minorHAnsi"/>
        </w:rPr>
      </w:pPr>
      <w:r w:rsidRPr="00EA4680">
        <w:rPr>
          <w:rFonts w:asciiTheme="minorHAnsi" w:hAnsiTheme="minorHAnsi" w:cs="Arial"/>
        </w:rPr>
        <w:t>Name</w:t>
      </w:r>
      <w:r w:rsidR="0061358E" w:rsidRPr="00EA4680">
        <w:rPr>
          <w:rFonts w:asciiTheme="minorHAnsi" w:hAnsiTheme="minorHAnsi" w:cs="Arial"/>
        </w:rPr>
        <w:t xml:space="preserve"> student</w:t>
      </w:r>
      <w:r w:rsidR="00F57011" w:rsidRPr="00EA4680">
        <w:rPr>
          <w:rFonts w:asciiTheme="minorHAnsi" w:hAnsiTheme="minorHAnsi" w:cs="Arial"/>
        </w:rPr>
        <w:t>:</w:t>
      </w:r>
      <w:r w:rsidR="007021B1" w:rsidRPr="00EA4680">
        <w:rPr>
          <w:rFonts w:asciiTheme="minorHAnsi" w:hAnsiTheme="minorHAnsi" w:cs="Arial"/>
        </w:rPr>
        <w:t xml:space="preserve"> Robert van de </w:t>
      </w:r>
      <w:proofErr w:type="spellStart"/>
      <w:r w:rsidR="007021B1" w:rsidRPr="00EA4680">
        <w:rPr>
          <w:rFonts w:asciiTheme="minorHAnsi" w:hAnsiTheme="minorHAnsi" w:cs="Arial"/>
        </w:rPr>
        <w:t>Vlasakker</w:t>
      </w:r>
      <w:proofErr w:type="spellEnd"/>
      <w:r w:rsidR="007021B1" w:rsidRPr="00EA4680">
        <w:rPr>
          <w:rFonts w:asciiTheme="minorHAnsi" w:hAnsiTheme="minorHAnsi" w:cs="Arial"/>
        </w:rPr>
        <w:tab/>
      </w:r>
    </w:p>
    <w:p w14:paraId="49F47A75" w14:textId="2D53D695" w:rsidR="0061358E" w:rsidRPr="00EA4680" w:rsidRDefault="000450C4" w:rsidP="00142B0A">
      <w:pPr>
        <w:rPr>
          <w:rFonts w:cs="Arial"/>
        </w:rPr>
      </w:pPr>
      <w:r w:rsidRPr="00EA4680">
        <w:rPr>
          <w:rFonts w:cs="Arial"/>
        </w:rPr>
        <w:t xml:space="preserve">Registration number: </w:t>
      </w:r>
      <w:r w:rsidR="004302D5" w:rsidRPr="00EA4680">
        <w:t>920523897020</w:t>
      </w:r>
    </w:p>
    <w:p w14:paraId="430AA6A2" w14:textId="6E470109" w:rsidR="00142B0A" w:rsidRPr="00EA4680" w:rsidRDefault="00142B0A" w:rsidP="00142B0A">
      <w:pPr>
        <w:rPr>
          <w:rFonts w:cs="Arial"/>
        </w:rPr>
      </w:pPr>
      <w:r w:rsidRPr="00EA4680">
        <w:rPr>
          <w:rFonts w:cs="Arial"/>
        </w:rPr>
        <w:t xml:space="preserve">Period of Internship: </w:t>
      </w:r>
      <w:r w:rsidR="007021B1" w:rsidRPr="00EA4680">
        <w:rPr>
          <w:rFonts w:cs="Arial"/>
        </w:rPr>
        <w:t>2023</w:t>
      </w:r>
      <w:r w:rsidRPr="00EA4680">
        <w:rPr>
          <w:rFonts w:cs="Arial"/>
        </w:rPr>
        <w:t>-</w:t>
      </w:r>
      <w:r w:rsidR="007021B1" w:rsidRPr="00EA4680">
        <w:rPr>
          <w:rFonts w:cs="Arial"/>
        </w:rPr>
        <w:t>01</w:t>
      </w:r>
      <w:r w:rsidRPr="00EA4680">
        <w:rPr>
          <w:rFonts w:cs="Arial"/>
        </w:rPr>
        <w:t>-</w:t>
      </w:r>
      <w:r w:rsidR="007021B1" w:rsidRPr="00EA4680">
        <w:rPr>
          <w:rFonts w:cs="Arial"/>
        </w:rPr>
        <w:t>01</w:t>
      </w:r>
      <w:r w:rsidRPr="00EA4680">
        <w:rPr>
          <w:rFonts w:cs="Arial"/>
        </w:rPr>
        <w:t xml:space="preserve"> – </w:t>
      </w:r>
      <w:r w:rsidR="007021B1" w:rsidRPr="00EA4680">
        <w:rPr>
          <w:rFonts w:cs="Arial"/>
        </w:rPr>
        <w:t>2023</w:t>
      </w:r>
      <w:r w:rsidRPr="00EA4680">
        <w:rPr>
          <w:rFonts w:cs="Arial"/>
        </w:rPr>
        <w:t>-</w:t>
      </w:r>
      <w:r w:rsidR="007021B1" w:rsidRPr="00EA4680">
        <w:rPr>
          <w:rFonts w:cs="Arial"/>
        </w:rPr>
        <w:t>0</w:t>
      </w:r>
      <w:r w:rsidR="00EA4680" w:rsidRPr="00EA4680">
        <w:rPr>
          <w:rFonts w:cs="Arial"/>
        </w:rPr>
        <w:t>6</w:t>
      </w:r>
      <w:r w:rsidRPr="00EA4680">
        <w:rPr>
          <w:rFonts w:cs="Arial"/>
        </w:rPr>
        <w:t>-</w:t>
      </w:r>
      <w:r w:rsidR="00EA4680" w:rsidRPr="00EA4680">
        <w:rPr>
          <w:rFonts w:cs="Arial"/>
        </w:rPr>
        <w:t>01</w:t>
      </w:r>
    </w:p>
    <w:p w14:paraId="0AA75D50" w14:textId="1F9381E4" w:rsidR="00142B0A" w:rsidRPr="00EA4680" w:rsidRDefault="00142B0A" w:rsidP="00142B0A">
      <w:pPr>
        <w:rPr>
          <w:rFonts w:cs="Arial"/>
        </w:rPr>
      </w:pPr>
      <w:r w:rsidRPr="00EA4680">
        <w:rPr>
          <w:rFonts w:cs="Arial"/>
        </w:rPr>
        <w:t>Date</w:t>
      </w:r>
      <w:r w:rsidR="00F57011" w:rsidRPr="00EA4680">
        <w:rPr>
          <w:rFonts w:cs="Arial"/>
        </w:rPr>
        <w:t xml:space="preserve"> final report:</w:t>
      </w:r>
      <w:r w:rsidRPr="00EA4680">
        <w:rPr>
          <w:rFonts w:cs="Arial"/>
        </w:rPr>
        <w:t xml:space="preserve"> </w:t>
      </w:r>
      <w:r w:rsidR="007021B1" w:rsidRPr="00EA4680">
        <w:rPr>
          <w:rFonts w:cs="Arial"/>
        </w:rPr>
        <w:t>2023</w:t>
      </w:r>
      <w:r w:rsidRPr="00EA4680">
        <w:rPr>
          <w:rFonts w:cs="Arial"/>
        </w:rPr>
        <w:t>-</w:t>
      </w:r>
      <w:r w:rsidR="007021B1" w:rsidRPr="00EA4680">
        <w:rPr>
          <w:rFonts w:cs="Arial"/>
        </w:rPr>
        <w:t>0</w:t>
      </w:r>
      <w:r w:rsidR="00EA4680" w:rsidRPr="00EA4680">
        <w:rPr>
          <w:rFonts w:cs="Arial"/>
        </w:rPr>
        <w:t>6</w:t>
      </w:r>
      <w:r w:rsidRPr="00EA4680">
        <w:rPr>
          <w:rFonts w:cs="Arial"/>
        </w:rPr>
        <w:t>-</w:t>
      </w:r>
      <w:r w:rsidR="00EA4680" w:rsidRPr="00EA4680">
        <w:rPr>
          <w:rFonts w:cs="Arial"/>
        </w:rPr>
        <w:t>01</w:t>
      </w:r>
    </w:p>
    <w:p w14:paraId="51B36BFA" w14:textId="11A8C615" w:rsidR="00B32BD4" w:rsidRPr="00EA4680" w:rsidRDefault="00B32BD4" w:rsidP="00142B0A">
      <w:pPr>
        <w:rPr>
          <w:rFonts w:cs="Arial"/>
        </w:rPr>
      </w:pPr>
      <w:r w:rsidRPr="00EA4680">
        <w:rPr>
          <w:rFonts w:cs="Arial"/>
        </w:rPr>
        <w:t>Telephone number</w:t>
      </w:r>
      <w:r w:rsidR="0061358E" w:rsidRPr="00EA4680">
        <w:rPr>
          <w:rFonts w:cs="Arial"/>
        </w:rPr>
        <w:t xml:space="preserve"> student</w:t>
      </w:r>
      <w:r w:rsidRPr="00EA4680">
        <w:rPr>
          <w:rFonts w:cs="Arial"/>
        </w:rPr>
        <w:t>:</w:t>
      </w:r>
      <w:r w:rsidR="007021B1" w:rsidRPr="00EA4680">
        <w:rPr>
          <w:rFonts w:cs="Arial"/>
        </w:rPr>
        <w:t xml:space="preserve"> +31</w:t>
      </w:r>
      <w:r w:rsidR="004B4AE5" w:rsidRPr="00EA4680">
        <w:rPr>
          <w:rFonts w:cs="Arial"/>
        </w:rPr>
        <w:t>6</w:t>
      </w:r>
      <w:r w:rsidR="007021B1" w:rsidRPr="00EA4680">
        <w:rPr>
          <w:rFonts w:cs="Arial"/>
        </w:rPr>
        <w:t>571312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04"/>
        <w:gridCol w:w="4004"/>
      </w:tblGrid>
      <w:tr w:rsidR="00142B0A" w:rsidRPr="00EA4680" w14:paraId="1025EA83" w14:textId="77777777" w:rsidTr="0065374B">
        <w:tc>
          <w:tcPr>
            <w:tcW w:w="4004" w:type="dxa"/>
            <w:shd w:val="clear" w:color="auto" w:fill="auto"/>
          </w:tcPr>
          <w:p w14:paraId="4048C893" w14:textId="77777777" w:rsidR="00142B0A" w:rsidRPr="00EA4680" w:rsidRDefault="00142B0A" w:rsidP="000D2900">
            <w:bookmarkStart w:id="0" w:name="BW5"/>
            <w:bookmarkEnd w:id="0"/>
            <w:r w:rsidRPr="00EA4680">
              <w:t>Supervisor’s Name Internship provider</w:t>
            </w:r>
          </w:p>
        </w:tc>
        <w:tc>
          <w:tcPr>
            <w:tcW w:w="4004" w:type="dxa"/>
            <w:shd w:val="clear" w:color="auto" w:fill="auto"/>
          </w:tcPr>
          <w:p w14:paraId="434383D9" w14:textId="5013419D" w:rsidR="00142B0A" w:rsidRPr="00EA4680" w:rsidRDefault="007021B1" w:rsidP="000D2900">
            <w:r w:rsidRPr="00EA4680">
              <w:t>Diego Marcos</w:t>
            </w:r>
          </w:p>
        </w:tc>
      </w:tr>
      <w:tr w:rsidR="00142B0A" w:rsidRPr="00EA4680" w14:paraId="7032B9BF" w14:textId="77777777" w:rsidTr="0065374B">
        <w:tc>
          <w:tcPr>
            <w:tcW w:w="4004" w:type="dxa"/>
            <w:shd w:val="clear" w:color="auto" w:fill="auto"/>
          </w:tcPr>
          <w:p w14:paraId="19A24C6E" w14:textId="77777777" w:rsidR="00142B0A" w:rsidRPr="00EA4680" w:rsidRDefault="00142B0A" w:rsidP="000D2900">
            <w:r w:rsidRPr="00EA4680">
              <w:t>Name of Company Institution</w:t>
            </w:r>
          </w:p>
        </w:tc>
        <w:tc>
          <w:tcPr>
            <w:tcW w:w="4004" w:type="dxa"/>
            <w:shd w:val="clear" w:color="auto" w:fill="auto"/>
          </w:tcPr>
          <w:p w14:paraId="025ACB37" w14:textId="1F6458B4" w:rsidR="00142B0A" w:rsidRPr="00EA4680" w:rsidRDefault="007021B1" w:rsidP="000D2900">
            <w:r w:rsidRPr="00EA4680">
              <w:t xml:space="preserve">Diego Marcos (on behalf of </w:t>
            </w:r>
            <w:proofErr w:type="spellStart"/>
            <w:r w:rsidRPr="00EA4680">
              <w:t>Inria</w:t>
            </w:r>
            <w:proofErr w:type="spellEnd"/>
            <w:r w:rsidRPr="00EA4680">
              <w:t>)</w:t>
            </w:r>
          </w:p>
        </w:tc>
      </w:tr>
      <w:tr w:rsidR="00142B0A" w:rsidRPr="00EA4680" w14:paraId="29E14733" w14:textId="77777777" w:rsidTr="0065374B">
        <w:tc>
          <w:tcPr>
            <w:tcW w:w="4004" w:type="dxa"/>
            <w:shd w:val="clear" w:color="auto" w:fill="auto"/>
          </w:tcPr>
          <w:p w14:paraId="650CBA24" w14:textId="77777777" w:rsidR="00142B0A" w:rsidRPr="00EA4680" w:rsidRDefault="00142B0A" w:rsidP="000D2900">
            <w:r w:rsidRPr="00EA4680">
              <w:t>Address</w:t>
            </w:r>
          </w:p>
        </w:tc>
        <w:tc>
          <w:tcPr>
            <w:tcW w:w="4004" w:type="dxa"/>
            <w:shd w:val="clear" w:color="auto" w:fill="auto"/>
          </w:tcPr>
          <w:p w14:paraId="344DDB42" w14:textId="4DBA26E8" w:rsidR="00142B0A" w:rsidRPr="00EA4680" w:rsidRDefault="00EA4680" w:rsidP="00EA4680">
            <w:r w:rsidRPr="00EA4680">
              <w:rPr>
                <w:shd w:val="clear" w:color="auto" w:fill="FFFFFF"/>
              </w:rPr>
              <w:t xml:space="preserve">2 Pl. Pierre </w:t>
            </w:r>
            <w:proofErr w:type="spellStart"/>
            <w:r w:rsidRPr="00EA4680">
              <w:rPr>
                <w:shd w:val="clear" w:color="auto" w:fill="FFFFFF"/>
              </w:rPr>
              <w:t>Viala</w:t>
            </w:r>
            <w:proofErr w:type="spellEnd"/>
            <w:r w:rsidRPr="00EA4680">
              <w:rPr>
                <w:shd w:val="clear" w:color="auto" w:fill="FFFFFF"/>
              </w:rPr>
              <w:t xml:space="preserve">, 34000 Montpellier, </w:t>
            </w:r>
            <w:r w:rsidRPr="00EA4680">
              <w:rPr>
                <w:shd w:val="clear" w:color="auto" w:fill="FFFFFF"/>
              </w:rPr>
              <w:t>France</w:t>
            </w:r>
          </w:p>
        </w:tc>
      </w:tr>
      <w:tr w:rsidR="00B32BD4" w:rsidRPr="00EA4680" w14:paraId="507E8479" w14:textId="77777777" w:rsidTr="0065374B">
        <w:tc>
          <w:tcPr>
            <w:tcW w:w="4004" w:type="dxa"/>
            <w:shd w:val="clear" w:color="auto" w:fill="auto"/>
          </w:tcPr>
          <w:p w14:paraId="4275294C" w14:textId="77777777" w:rsidR="00B32BD4" w:rsidRPr="00EA4680" w:rsidRDefault="00B32BD4" w:rsidP="000D2900">
            <w:r w:rsidRPr="00EA4680">
              <w:t>Telephone number</w:t>
            </w:r>
          </w:p>
        </w:tc>
        <w:tc>
          <w:tcPr>
            <w:tcW w:w="4004" w:type="dxa"/>
            <w:shd w:val="clear" w:color="auto" w:fill="auto"/>
          </w:tcPr>
          <w:p w14:paraId="23BE242C" w14:textId="79736F0A" w:rsidR="00B32BD4" w:rsidRPr="00EA4680" w:rsidRDefault="00EA4680" w:rsidP="000D2900">
            <w:r w:rsidRPr="00EA4680">
              <w:t>-</w:t>
            </w:r>
          </w:p>
        </w:tc>
      </w:tr>
      <w:tr w:rsidR="0061358E" w:rsidRPr="00EA4680" w14:paraId="36BE0D13" w14:textId="77777777" w:rsidTr="0065374B">
        <w:tc>
          <w:tcPr>
            <w:tcW w:w="4004" w:type="dxa"/>
            <w:shd w:val="clear" w:color="auto" w:fill="auto"/>
          </w:tcPr>
          <w:p w14:paraId="20AD03A7" w14:textId="77777777" w:rsidR="0061358E" w:rsidRPr="00EA4680" w:rsidRDefault="00A95A4D" w:rsidP="000D2900">
            <w:r w:rsidRPr="00EA4680">
              <w:t xml:space="preserve">MGI </w:t>
            </w:r>
            <w:r w:rsidR="0061358E" w:rsidRPr="00EA4680">
              <w:t>Supervisor’s Name Internship</w:t>
            </w:r>
          </w:p>
        </w:tc>
        <w:tc>
          <w:tcPr>
            <w:tcW w:w="4004" w:type="dxa"/>
            <w:shd w:val="clear" w:color="auto" w:fill="auto"/>
          </w:tcPr>
          <w:p w14:paraId="2871F483" w14:textId="38672780" w:rsidR="0061358E" w:rsidRPr="00EA4680" w:rsidRDefault="004302D5" w:rsidP="000D2900">
            <w:proofErr w:type="spellStart"/>
            <w:r w:rsidRPr="00EA4680">
              <w:t>Ioannis</w:t>
            </w:r>
            <w:proofErr w:type="spellEnd"/>
            <w:r w:rsidRPr="00EA4680">
              <w:t xml:space="preserve"> </w:t>
            </w:r>
            <w:proofErr w:type="spellStart"/>
            <w:r w:rsidRPr="00EA4680">
              <w:t>Anthasiadis</w:t>
            </w:r>
            <w:proofErr w:type="spellEnd"/>
          </w:p>
        </w:tc>
      </w:tr>
    </w:tbl>
    <w:p w14:paraId="34085052" w14:textId="77777777" w:rsidR="00142B0A" w:rsidRPr="00EA4680" w:rsidRDefault="00142B0A" w:rsidP="00142B0A"/>
    <w:p w14:paraId="3DFE1907" w14:textId="77777777" w:rsidR="00A20386" w:rsidRPr="00EA4680" w:rsidRDefault="00A20386" w:rsidP="00687668">
      <w:pPr>
        <w:sectPr w:rsidR="00A20386" w:rsidRPr="00EA4680" w:rsidSect="00687668">
          <w:headerReference w:type="default" r:id="rId9"/>
          <w:footerReference w:type="default" r:id="rId10"/>
          <w:pgSz w:w="11906" w:h="16838" w:code="9"/>
          <w:pgMar w:top="1701" w:right="1701" w:bottom="1701" w:left="1985" w:header="0" w:footer="0" w:gutter="0"/>
          <w:cols w:space="720"/>
          <w:noEndnote/>
          <w:docGrid w:linePitch="272"/>
        </w:sectPr>
      </w:pPr>
      <w:bookmarkStart w:id="2" w:name="BW2"/>
      <w:bookmarkStart w:id="3" w:name="BW4"/>
      <w:bookmarkStart w:id="4" w:name="BWAuteurs"/>
      <w:bookmarkStart w:id="5" w:name="BW8"/>
      <w:bookmarkStart w:id="6" w:name="INHOUD"/>
      <w:bookmarkEnd w:id="2"/>
      <w:bookmarkEnd w:id="3"/>
      <w:bookmarkEnd w:id="4"/>
      <w:bookmarkEnd w:id="5"/>
      <w:bookmarkEnd w:id="6"/>
    </w:p>
    <w:p w14:paraId="58130712" w14:textId="77777777" w:rsidR="009037C0" w:rsidRPr="00EA4680" w:rsidRDefault="009037C0" w:rsidP="00F357DF">
      <w:pPr>
        <w:pStyle w:val="Heading1"/>
      </w:pPr>
      <w:r w:rsidRPr="00EA4680">
        <w:lastRenderedPageBreak/>
        <w:t>Introduction</w:t>
      </w:r>
    </w:p>
    <w:p w14:paraId="6D031C19" w14:textId="0306713E" w:rsidR="009037C0" w:rsidRPr="00EA4680" w:rsidRDefault="009037C0" w:rsidP="00F357DF">
      <w:pPr>
        <w:pStyle w:val="Heading2"/>
      </w:pPr>
      <w:r w:rsidRPr="00EA4680">
        <w:t>Internship organisation background</w:t>
      </w:r>
    </w:p>
    <w:p w14:paraId="29330B87" w14:textId="3DB58783" w:rsidR="00DA55C6" w:rsidRPr="00EA4680" w:rsidRDefault="003A4CC7" w:rsidP="00F357DF">
      <w:r w:rsidRPr="00EA4680">
        <w:rPr>
          <w:rFonts w:eastAsia="Times New Roman"/>
          <w:shd w:val="clear" w:color="auto" w:fill="FFFFFF"/>
        </w:rPr>
        <w:t xml:space="preserve">The </w:t>
      </w:r>
      <w:proofErr w:type="spellStart"/>
      <w:r w:rsidRPr="00EA4680">
        <w:rPr>
          <w:rFonts w:eastAsia="Times New Roman"/>
          <w:shd w:val="clear" w:color="auto" w:fill="FFFFFF"/>
        </w:rPr>
        <w:t>Inria</w:t>
      </w:r>
      <w:proofErr w:type="spellEnd"/>
      <w:r w:rsidRPr="00EA4680">
        <w:rPr>
          <w:rFonts w:eastAsia="Times New Roman"/>
          <w:shd w:val="clear" w:color="auto" w:fill="FFFFFF"/>
        </w:rPr>
        <w:t xml:space="preserve"> centre at Université Côte d'Azur was established in 1983. It has developed along with Université Côte d'Azur on the Sophia Antipolis and Nice sites. It also has a branch in Montpellier, where it is developing alongside Montpellier University.</w:t>
      </w:r>
    </w:p>
    <w:p w14:paraId="1DD48D68" w14:textId="77777777" w:rsidR="00F357DF" w:rsidRPr="00EA4680" w:rsidRDefault="003D0F94" w:rsidP="00F357DF">
      <w:pPr>
        <w:divId w:val="921257893"/>
        <w:rPr>
          <w:rFonts w:cs="Segoe UI"/>
        </w:rPr>
      </w:pPr>
      <w:r w:rsidRPr="00EA4680">
        <w:rPr>
          <w:rFonts w:eastAsia="Times New Roman" w:cs="Segoe UI"/>
        </w:rPr>
        <w:t>Their main areas of interest are:</w:t>
      </w:r>
    </w:p>
    <w:p w14:paraId="65A3D5E7" w14:textId="518EF591" w:rsidR="00F357DF" w:rsidRPr="00EA4680" w:rsidRDefault="00F357DF" w:rsidP="00F357DF">
      <w:pPr>
        <w:pStyle w:val="ListParagraph"/>
        <w:numPr>
          <w:ilvl w:val="0"/>
          <w:numId w:val="39"/>
        </w:numPr>
        <w:divId w:val="921257893"/>
        <w:rPr>
          <w:rFonts w:cs="Segoe UI"/>
        </w:rPr>
      </w:pPr>
      <w:r w:rsidRPr="00EA4680">
        <w:rPr>
          <w:rFonts w:cs="Segoe UI"/>
        </w:rPr>
        <w:t>B</w:t>
      </w:r>
      <w:r w:rsidR="008A3DF2" w:rsidRPr="00EA4680">
        <w:rPr>
          <w:rFonts w:eastAsia="Times New Roman" w:cs="Segoe UI"/>
        </w:rPr>
        <w:t>iology-health, including medicine, neuroscience and bioinformatics</w:t>
      </w:r>
    </w:p>
    <w:p w14:paraId="1BA8344A" w14:textId="19DA2BE0" w:rsidR="00F357DF" w:rsidRPr="00EA4680" w:rsidRDefault="00F357DF" w:rsidP="00F357DF">
      <w:pPr>
        <w:pStyle w:val="ListParagraph"/>
        <w:numPr>
          <w:ilvl w:val="0"/>
          <w:numId w:val="39"/>
        </w:numPr>
        <w:divId w:val="921257893"/>
        <w:rPr>
          <w:rFonts w:cs="Segoe UI"/>
        </w:rPr>
      </w:pPr>
      <w:r w:rsidRPr="00EA4680">
        <w:rPr>
          <w:rFonts w:cs="Segoe UI"/>
        </w:rPr>
        <w:t>T</w:t>
      </w:r>
      <w:r w:rsidR="008A3DF2" w:rsidRPr="00EA4680">
        <w:rPr>
          <w:rFonts w:eastAsia="Times New Roman" w:cs="Segoe UI"/>
        </w:rPr>
        <w:t xml:space="preserve">he links between AI, geometry, heterogeneous data and </w:t>
      </w:r>
      <w:r w:rsidRPr="00EA4680">
        <w:rPr>
          <w:rFonts w:cs="Segoe UI"/>
        </w:rPr>
        <w:t>modelling.</w:t>
      </w:r>
    </w:p>
    <w:p w14:paraId="2B59CDC4" w14:textId="4D38A731" w:rsidR="009037C0" w:rsidRPr="00EA4680" w:rsidRDefault="00F357DF" w:rsidP="00F357DF">
      <w:pPr>
        <w:pStyle w:val="ListParagraph"/>
        <w:numPr>
          <w:ilvl w:val="0"/>
          <w:numId w:val="39"/>
        </w:numPr>
        <w:divId w:val="921257893"/>
        <w:rPr>
          <w:rFonts w:eastAsia="Times New Roman" w:cs="Segoe UI"/>
        </w:rPr>
      </w:pPr>
      <w:r w:rsidRPr="00EA4680">
        <w:rPr>
          <w:rFonts w:cs="Segoe UI"/>
        </w:rPr>
        <w:t>C</w:t>
      </w:r>
      <w:r w:rsidR="008A3DF2" w:rsidRPr="00EA4680">
        <w:rPr>
          <w:rFonts w:eastAsia="Times New Roman" w:cs="Segoe UI"/>
        </w:rPr>
        <w:t xml:space="preserve">ollaborative robotics for open and dynamic </w:t>
      </w:r>
      <w:r w:rsidRPr="00EA4680">
        <w:rPr>
          <w:rFonts w:cs="Segoe UI"/>
        </w:rPr>
        <w:t>environments.</w:t>
      </w:r>
    </w:p>
    <w:p w14:paraId="2F379439" w14:textId="74149215" w:rsidR="009037C0" w:rsidRPr="00EA4680" w:rsidRDefault="009037C0" w:rsidP="00D44DCE">
      <w:pPr>
        <w:pStyle w:val="Heading2"/>
      </w:pPr>
      <w:r w:rsidRPr="00EA4680">
        <w:t>Context and justification of research</w:t>
      </w:r>
    </w:p>
    <w:p w14:paraId="023E1525" w14:textId="0B741E73" w:rsidR="009037C0" w:rsidRPr="00EA4680" w:rsidRDefault="005F3087" w:rsidP="009037C0">
      <w:r w:rsidRPr="00EA4680">
        <w:t>With the current rate, over 50% of the species will be extinct before every being described</w:t>
      </w:r>
      <w:r w:rsidR="00F357DF" w:rsidRPr="00EA4680">
        <w:t xml:space="preserve"> </w:t>
      </w:r>
      <w:r w:rsidR="00F357DF" w:rsidRPr="00EA4680">
        <w:fldChar w:fldCharType="begin"/>
      </w:r>
      <w:r w:rsidR="00F357DF" w:rsidRPr="00EA4680">
        <w:instrText xml:space="preserve"> ADDIN ZOTERO_ITEM CSL_CITATION {"citationID":"FeRdkkyW","properties":{"formattedCitation":"(Lees &amp; Pimm, 2015)","plainCitation":"(Lees &amp; Pimm, 2015)","noteIndex":0},"citationItems":[{"id":95,"uris":["http://zotero.org/users/7981958/items/XDWL7CVL"],"itemData":{"id":95,"type":"article-journal","abstract":"Species are going extinct rapidly, while taxonomic catalogues are still incomplete for even the best-known taxa. Intensive fieldwork is finding species so rare and threatened that some become extinct within years of discovery. Recent bird extinctions in Brazil’s coastal forests suggest that some species may have gone extinct before we knew of their existence.","container-title":"Current Biology","DOI":"10.1016/j.cub.2014.12.017","ISSN":"0960-9822","issue":"5","journalAbbreviation":"Current Biology","language":"en","page":"R177-R180","source":"ScienceDirect","title":"Species, extinct before we know them?","volume":"25","author":[{"family":"Lees","given":"Alexander C."},{"family":"Pimm","given":"Stuart L."}],"issued":{"date-parts":[["2015",3,2]]}}}],"schema":"https://github.com/citation-style-language/schema/raw/master/csl-citation.json"} </w:instrText>
      </w:r>
      <w:r w:rsidR="00F357DF" w:rsidRPr="00EA4680">
        <w:fldChar w:fldCharType="separate"/>
      </w:r>
      <w:r w:rsidR="00F357DF" w:rsidRPr="00EA4680">
        <w:rPr>
          <w:noProof/>
        </w:rPr>
        <w:t>(Lees &amp; Pimm, 2015)</w:t>
      </w:r>
      <w:r w:rsidR="00F357DF" w:rsidRPr="00EA4680">
        <w:fldChar w:fldCharType="end"/>
      </w:r>
      <w:r w:rsidR="00F357DF" w:rsidRPr="00EA4680">
        <w:t>;</w:t>
      </w:r>
      <w:r w:rsidRPr="00EA4680">
        <w:t xml:space="preserve"> biodiversity loss is understudied problem. Scalable technologies that can automatically classify species are more needed than ever</w:t>
      </w:r>
      <w:r w:rsidR="00F357DF" w:rsidRPr="00EA4680">
        <w:t xml:space="preserve"> </w:t>
      </w:r>
      <w:r w:rsidR="00F357DF" w:rsidRPr="00EA4680">
        <w:fldChar w:fldCharType="begin"/>
      </w:r>
      <w:r w:rsidR="00F357DF" w:rsidRPr="00EA4680">
        <w:instrText xml:space="preserve"> ADDIN ZOTERO_ITEM CSL_CITATION {"citationID":"oH6Nrmzb","properties":{"formattedCitation":"(Van Horn et al., 2018)","plainCitation":"(Van Horn et al., 2018)","noteIndex":0},"citationItems":[{"id":25,"uris":["http://zotero.org/users/7981958/items/EBW8KRYF"],"itemData":{"id":25,"type":"report","abstract":"Existing image classification datasets used in computer vision tend to have a uniform distribution of images across object categories. In contrast, the natural world is heavily imbalanced, as some species are more abundant and easier to photograph than others. To encourage further progress in challenging real world conditions we present the iNaturalist species classification and detection dataset, consisting of 859,000 images from over 5,000 different species of plants and animals. It features visually similar species, captured in a wide variety of situations, from all over the world. Images were collected with different camera types, have varying image quality, feature a large class imbalance, and have been verified by multiple citizen scientists. We discuss the collection of the dataset and present extensive baseline experiments using state-of-the-art computer vision classification and detection models. Results show that current non-ensemble based methods achieve only 67% top one classification accuracy, illustrating the difficulty of the dataset. Specifically, we observe poor results for classes with small numbers of training examples suggesting more attention is needed in low-shot learning.","note":"DOI: 10.48550/arXiv.1707.06642\narXiv:1707.06642 [cs]\ntype: article","number":"arXiv:1707.06642","publisher":"arXiv","source":"arXiv.org","title":"The iNaturalist Species Classification and Detection Dataset","URL":"http://arxiv.org/abs/1707.06642","author":[{"family":"Van Horn","given":"Grant"},{"family":"Mac Aodha","given":"Oisin"},{"family":"Song","given":"Yang"},{"family":"Cui","given":"Yin"},{"family":"Sun","given":"Chen"},{"family":"Shepard","given":"Alex"},{"family":"Adam","given":"Hartwig"},{"family":"Perona","given":"Pietro"},{"family":"Belongie","given":"Serge"}],"accessed":{"date-parts":[["2022",6,1]]},"issued":{"date-parts":[["2018",4,10]]}}}],"schema":"https://github.com/citation-style-language/schema/raw/master/csl-citation.json"} </w:instrText>
      </w:r>
      <w:r w:rsidR="00F357DF" w:rsidRPr="00EA4680">
        <w:fldChar w:fldCharType="separate"/>
      </w:r>
      <w:r w:rsidR="00F357DF" w:rsidRPr="00EA4680">
        <w:rPr>
          <w:noProof/>
        </w:rPr>
        <w:t>(Van Horn et al., 2018)</w:t>
      </w:r>
      <w:r w:rsidR="00F357DF" w:rsidRPr="00EA4680">
        <w:fldChar w:fldCharType="end"/>
      </w:r>
      <w:r w:rsidRPr="00EA4680">
        <w:t>. However, species classification is a very delicate field. We need to be able to track the models reasoning to improve the trustworthiness and the performance on less common species</w:t>
      </w:r>
      <w:r w:rsidR="00F357DF" w:rsidRPr="00EA4680">
        <w:t xml:space="preserve"> </w:t>
      </w:r>
      <w:r w:rsidR="00F357DF" w:rsidRPr="00EA4680">
        <w:fldChar w:fldCharType="begin"/>
      </w:r>
      <w:r w:rsidR="00F357DF" w:rsidRPr="00EA4680">
        <w:instrText xml:space="preserve"> ADDIN ZOTERO_ITEM CSL_CITATION {"citationID":"wCo1mjLH","properties":{"formattedCitation":"(Carvalho et al., 2019; Van Horn &amp; Perona, 2017)","plainCitation":"(Carvalho et al., 2019; Van Horn &amp; Perona, 2017)","noteIndex":0},"citationItems":[{"id":12,"uris":["http://zotero.org/users/7981958/items/CU57EMLP"],"itemData":{"id":12,"type":"article-journal","abstract":"Machine learning systems are becoming increasingly ubiquitous. These systems&amp;rsquo;s adoption has been expanding, accelerating the shift towards a more algorithmic society, meaning that algorithmically informed decisions have greater potential for significant social impact. However, most of these accurate decision support systems remain complex black boxes, meaning their internal logic and inner workings are hidden to the user and even experts cannot fully understand the rationale behind their predictions. Moreover, new regulations and highly regulated domains have made the audit and verifiability of decisions mandatory, increasing the demand for the ability to question, understand, and trust machine learning systems, for which interpretability is indispensable. The research community has recognized this interpretability problem and focused on developing both interpretable models and explanation methods over the past few years. However, the emergence of these methods shows there is no consensus on how to assess the explanation quality. Which are the most suitable metrics to assess the quality of an explanation? The aim of this article is to provide a review of the current state of the research field on machine learning interpretability while focusing on the societal impact and on the developed methods and metrics. Furthermore, a complete literature review is presented in order to identify future directions of work on this field.","container-title":"Electronics","DOI":"10.3390/electronics8080832","issue":"8","language":"en","license":"http://creativecommons.org/licenses/by/3.0/","note":"number: 8\npublisher: Multidisciplinary Digital Publishing Institute","page":"832","source":"www.mdpi.com","title":"Machine Learning Interpretability: A Survey on Methods and Metrics","title-short":"Machine Learning Interpretability","volume":"8","author":[{"family":"Carvalho","given":"Diogo V."},{"family":"Pereira","given":"Eduardo M."},{"family":"Cardoso","given":"Jaime S."}],"issued":{"date-parts":[["2019",8]]}}},{"id":78,"uris":["http://zotero.org/users/7981958/items/YIFU7CUE"],"itemData":{"id":78,"type":"article-journal","abstract":"The world is long-tailed. What does this mean for computer vision and visual recognition? The main two implications are (1) the number of categories we need to consider in applications can be very large, and (2) the number of training examples for most categories can be very small. Current visual recognition algorithms have achieved excellent classification accuracy. However, they require many training examples to reach peak performance, which suggests that long-tailed distributions will not be dealt with well. We analyze this question in the context of eBird, a large fine-grained classification dataset, and a state-of-the-art deep network classification algorithm. We find that (a) peak classification performance on well-represented categories is excellent, (b) given enough data, classification performance suffers only minimally from an increase in the number of classes, (c) classification performance decays precipitously as the number of training examples decreases, (d) surprisingly, transfer learning is virtually absent in current methods. Our findings suggest that our community should come to grips with the question of long tails.","container-title":"arXiv:1709.01450 [cs]","note":"arXiv: 1709.01450","source":"arXiv.org","title":"The Devil is in the Tails: Fine-grained Classification in the Wild","title-short":"The Devil is in the Tails","URL":"http://arxiv.org/abs/1709.01450","author":[{"family":"Van Horn","given":"Grant"},{"family":"Perona","given":"Pietro"}],"accessed":{"date-parts":[["2021",10,3]]},"issued":{"date-parts":[["2017",9,5]]}}}],"schema":"https://github.com/citation-style-language/schema/raw/master/csl-citation.json"} </w:instrText>
      </w:r>
      <w:r w:rsidR="00F357DF" w:rsidRPr="00EA4680">
        <w:fldChar w:fldCharType="separate"/>
      </w:r>
      <w:r w:rsidR="00F357DF" w:rsidRPr="00EA4680">
        <w:rPr>
          <w:noProof/>
        </w:rPr>
        <w:t>(Carvalho et al., 2019; Van Horn &amp; Perona, 2017)</w:t>
      </w:r>
      <w:r w:rsidR="00F357DF" w:rsidRPr="00EA4680">
        <w:fldChar w:fldCharType="end"/>
      </w:r>
      <w:r w:rsidRPr="00EA4680">
        <w:t>. By first building a large dataset that contains species and their description, we can teach a neural network to reason like a taxonomist. This way we can keep the network interpretable, and less common species can benefit from parts and traits shared with more common species.</w:t>
      </w:r>
    </w:p>
    <w:p w14:paraId="22BDD607" w14:textId="38A7A8A1" w:rsidR="009037C0" w:rsidRPr="00EA4680" w:rsidRDefault="009037C0" w:rsidP="00F357DF">
      <w:pPr>
        <w:pStyle w:val="Heading3"/>
      </w:pPr>
      <w:r w:rsidRPr="00EA4680">
        <w:t>Significance of this topic</w:t>
      </w:r>
    </w:p>
    <w:p w14:paraId="14904033" w14:textId="043FD2BF" w:rsidR="00333E68" w:rsidRPr="00EA4680" w:rsidRDefault="00E76ABE" w:rsidP="009037C0">
      <w:pPr>
        <w:rPr>
          <w:rFonts w:eastAsia="Times New Roman" w:cs="Arial"/>
          <w:color w:val="000000"/>
        </w:rPr>
      </w:pPr>
      <w:r w:rsidRPr="00EA4680">
        <w:rPr>
          <w:rFonts w:eastAsia="Times New Roman" w:cs="Arial"/>
          <w:color w:val="000000"/>
        </w:rPr>
        <w:t xml:space="preserve">Although computer vision methods for plant species identification are improving at a fast pace, we cannot be sure if they are doing so in a way that is compatible with current botanical knowledge, resulting in unreliable predictions for data-poor species. In order to make sure that computer vision methods follow a process that more closely resembles what botanists do, we first need to enable them to identify the relevant morphological traits on the image. This requires the construction of a large and comprehensive dataset of morphological traits to train such a system. </w:t>
      </w:r>
    </w:p>
    <w:p w14:paraId="164058D3" w14:textId="2906D2F8" w:rsidR="00633836" w:rsidRPr="00EA4680" w:rsidRDefault="0099022B" w:rsidP="00633836">
      <w:pPr>
        <w:rPr>
          <w:rFonts w:ascii="Times New Roman" w:hAnsi="Times New Roman"/>
        </w:rPr>
      </w:pPr>
      <w:r w:rsidRPr="00EA4680">
        <w:t>In this project we aim at enabling large scale biodiversity monitoring by citizen scientists by developing Explainable Machine Learning methods that reason like a taxonomist. This will help scientists obtain valuable data from rare or undescribed species and make it easier for everyone to become an amateur naturalist, thus raising awareness about biodiversity and the rapid pace at which we are losing it. We will use Natural Language Processing (NLP) to extract relevant traits from a large textual database of species descriptions. We aim at publishing the dataset at the end of the internship.</w:t>
      </w:r>
    </w:p>
    <w:p w14:paraId="3D9C50B9" w14:textId="11D99BD3" w:rsidR="00633836" w:rsidRPr="00EA4680" w:rsidRDefault="00E11AEE" w:rsidP="003F32BC">
      <w:pPr>
        <w:pStyle w:val="Heading3"/>
      </w:pPr>
      <w:r w:rsidRPr="00EA4680">
        <w:t xml:space="preserve">Research </w:t>
      </w:r>
      <w:r w:rsidR="0061358E" w:rsidRPr="00EA4680">
        <w:t>objective(s) and/or Research questions</w:t>
      </w:r>
    </w:p>
    <w:p w14:paraId="757C02F6" w14:textId="2718DB61" w:rsidR="00B761FF" w:rsidRPr="00EA4680" w:rsidRDefault="00DC6A2F" w:rsidP="00B761FF">
      <w:r w:rsidRPr="00EA4680">
        <w:t>How can relevant parts and traits be extracted from scraped sentences from text descriptions and processed in such a way resulting a higher order graph</w:t>
      </w:r>
      <w:r w:rsidR="00936D80" w:rsidRPr="00EA4680">
        <w:t xml:space="preserve"> by using latest state of the art language models</w:t>
      </w:r>
      <w:r w:rsidRPr="00EA4680">
        <w:t>?</w:t>
      </w:r>
    </w:p>
    <w:p w14:paraId="4382082C" w14:textId="77777777" w:rsidR="00B761FF" w:rsidRPr="00EA4680" w:rsidRDefault="00B761FF">
      <w:pPr>
        <w:rPr>
          <w:smallCaps/>
          <w:spacing w:val="5"/>
          <w:sz w:val="32"/>
          <w:szCs w:val="32"/>
        </w:rPr>
      </w:pPr>
      <w:r w:rsidRPr="00EA4680">
        <w:br w:type="page"/>
      </w:r>
    </w:p>
    <w:p w14:paraId="0CAC35E7" w14:textId="7D5F13A8" w:rsidR="00896E64" w:rsidRPr="00EA4680" w:rsidRDefault="00896E64" w:rsidP="00B761FF">
      <w:pPr>
        <w:pStyle w:val="Heading1"/>
      </w:pPr>
      <w:r w:rsidRPr="00EA4680">
        <w:lastRenderedPageBreak/>
        <w:t>Proposed Methodology</w:t>
      </w:r>
    </w:p>
    <w:p w14:paraId="459C83EF" w14:textId="77777777" w:rsidR="00896E64" w:rsidRPr="00EA4680" w:rsidRDefault="00896E64" w:rsidP="0093420B">
      <w:pPr>
        <w:pStyle w:val="Heading2"/>
      </w:pPr>
      <w:r w:rsidRPr="00EA4680">
        <w:t xml:space="preserve">Type of scientific procedure(s) </w:t>
      </w:r>
    </w:p>
    <w:p w14:paraId="417A229A" w14:textId="13C83849" w:rsidR="00B761FF" w:rsidRPr="00EA4680" w:rsidRDefault="00896E64" w:rsidP="0093420B">
      <w:r w:rsidRPr="00EA4680">
        <w:t xml:space="preserve">The first step is to scrape large amount of data about species. A trained model that can distinguish description and non-description text is already available. By deploying this model in a web crawler large amounts of text descriptions can be harvested. </w:t>
      </w:r>
    </w:p>
    <w:p w14:paraId="1E559CF6" w14:textId="30095E64" w:rsidR="00EA4680" w:rsidRDefault="004302D5" w:rsidP="0093420B">
      <w:r w:rsidRPr="00EA4680">
        <w:t xml:space="preserve">The next step is extracting relevant information from these text snippets, this is where language models come into place. </w:t>
      </w:r>
      <w:r w:rsidRPr="00EA4680">
        <w:rPr>
          <w:rFonts w:eastAsia="Times New Roman" w:cs="Arial"/>
          <w:color w:val="000000"/>
        </w:rPr>
        <w:t xml:space="preserve">Large language models (LLMs) have already made a significant impact on AI research. These models can be used for a wide variety of downstream tasks. </w:t>
      </w:r>
      <w:r w:rsidR="008656D9" w:rsidRPr="00EA4680">
        <w:t>Recent studies have shown that natural language processing models</w:t>
      </w:r>
      <w:r w:rsidRPr="00EA4680">
        <w:t xml:space="preserve"> that</w:t>
      </w:r>
      <w:r w:rsidR="008656D9" w:rsidRPr="00EA4680">
        <w:t xml:space="preserve"> are used to learn linguistic features of unstructured text, also </w:t>
      </w:r>
      <w:r w:rsidRPr="00EA4680">
        <w:t xml:space="preserve">might </w:t>
      </w:r>
      <w:r w:rsidR="008656D9" w:rsidRPr="00EA4680">
        <w:t xml:space="preserve">capture relational knowledge present in the training data </w:t>
      </w:r>
      <w:r w:rsidR="008656D9" w:rsidRPr="00EA4680">
        <w:fldChar w:fldCharType="begin"/>
      </w:r>
      <w:r w:rsidR="008656D9" w:rsidRPr="00EA4680">
        <w:instrText xml:space="preserve"> ADDIN ZOTERO_ITEM CSL_CITATION {"citationID":"VX69TMlP","properties":{"formattedCitation":"(AlKhamissi et al., 2022; Petroni et al., 2019)","plainCitation":"(AlKhamissi et al., 2022; Petroni et al., 2019)","noteIndex":0},"citationItems":[{"id":314,"uris":["http://zotero.org/users/7981958/items/QSLY7U8K"],"itemData":{"id":314,"type":"article","abstract":"Recently, there has been a surge of interest in the NLP community on the use of pretrained Language Models (LMs) as Knowledge Bases (KBs). Researchers have shown that LMs trained on a sufficiently large (web) corpus will encode a significant amount of knowledge implicitly in its parameters. The resulting LM can be probed for different kinds of knowledge and thus acting as a KB. This has a major advantage over traditional KBs in that this method requires no human supervision. In this paper, we present a set of aspects that we deem a LM should have to fully act as a KB, and review the recent literature with respect to those aspects.","note":"arXiv:2204.06031 [cs]","number":"arXiv:2204.06031","publisher":"arXiv","source":"arXiv.org","title":"A Review on Language Models as Knowledge Bases","URL":"http://arxiv.org/abs/2204.06031","author":[{"family":"AlKhamissi","given":"Badr"},{"family":"Li","given":"Millicent"},{"family":"Celikyilmaz","given":"Asli"},{"family":"Diab","given":"Mona"},{"family":"Ghazvininejad","given":"Marjan"}],"accessed":{"date-parts":[["2022",12,12]]},"issued":{"date-parts":[["2022",4,12]]}}},{"id":307,"uris":["http://zotero.org/users/7981958/items/X3HKNEFE"],"itemData":{"id":307,"type":"article","abstract":"Recent progress in pretraining language models on large textual corpora led to a surge of improvements for downstream NLP tasks. Whilst learning linguistic knowledge, these models may also be storing relational knowledge present in the training data, and may be able to answer queries structured as \"fill-in-the-blank\" cloze statements. Language models have many advantages over structured knowledge bases: they require no schema engineering, allow practitioners to query about an open class of relations, are easy to extend to more data, and require no human supervision to train. We present an in-depth analysis of the relational knowledge already present (without fine-tuning) in a wide range of state-of-the-art pretrained language models. We find that (i) without fine-tuning, BERT contains relational knowledge competitive with traditional NLP methods that have some access to oracle knowledge, (ii) BERT also does remarkably well on open-domain question answering against a supervised baseline, and (iii) certain types of factual knowledge are learned much more readily than others by standard language model pretraining approaches. The surprisingly strong ability of these models to recall factual knowledge without any fine-tuning demonstrates their potential as unsupervised open-domain QA systems. The code to reproduce our analysis is available at https://github.com/facebookresearch/LAMA.","note":"arXiv:1909.01066 [cs]","number":"arXiv:1909.01066","publisher":"arXiv","source":"arXiv.org","title":"Language Models as Knowledge Bases?","URL":"http://arxiv.org/abs/1909.01066","author":[{"family":"Petroni","given":"Fabio"},{"family":"Rocktäschel","given":"Tim"},{"family":"Lewis","given":"Patrick"},{"family":"Bakhtin","given":"Anton"},{"family":"Wu","given":"Yuxiang"},{"family":"Miller","given":"Alexander H."},{"family":"Riedel","given":"Sebastian"}],"accessed":{"date-parts":[["2022",12,12]]},"issued":{"date-parts":[["2019",9,4]]}}}],"schema":"https://github.com/citation-style-language/schema/raw/master/csl-citation.json"} </w:instrText>
      </w:r>
      <w:r w:rsidR="008656D9" w:rsidRPr="00EA4680">
        <w:fldChar w:fldCharType="separate"/>
      </w:r>
      <w:r w:rsidR="008656D9" w:rsidRPr="00EA4680">
        <w:rPr>
          <w:noProof/>
        </w:rPr>
        <w:t>(AlKhamissi et al., 2022; Petroni et al., 2019)</w:t>
      </w:r>
      <w:r w:rsidR="008656D9" w:rsidRPr="00EA4680">
        <w:fldChar w:fldCharType="end"/>
      </w:r>
      <w:r w:rsidR="008656D9" w:rsidRPr="00EA4680">
        <w:t>.</w:t>
      </w:r>
      <w:r w:rsidRPr="00EA4680">
        <w:t xml:space="preserve"> BERT </w:t>
      </w:r>
      <w:r w:rsidRPr="00EA4680">
        <w:fldChar w:fldCharType="begin"/>
      </w:r>
      <w:r w:rsidRPr="00EA4680">
        <w:instrText xml:space="preserve"> ADDIN ZOTERO_ITEM CSL_CITATION {"citationID":"hLCGp6mP","properties":{"formattedCitation":"(Devlin et al., 2019)","plainCitation":"(Devlin et al., 2019)","noteIndex":0},"citationItems":[{"id":15,"uris":["http://zotero.org/users/7981958/items/BUV5K7JM"],"itemData":{"id":15,"type":"article-journal","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container-title":"arXiv:1810.04805 [cs]","language":"en","note":"arXiv: 1810.04805","source":"arXiv.org","title":"BERT: Pre-training of Deep Bidirectional Transformers for Language Understanding","title-short":"BERT","URL":"http://arxiv.org/abs/1810.04805","author":[{"family":"Devlin","given":"Jacob"},{"family":"Chang","given":"Ming-Wei"},{"family":"Lee","given":"Kenton"},{"family":"Toutanova","given":"Kristina"}],"accessed":{"date-parts":[["2021",7,4]]},"issued":{"date-parts":[["2019",5,24]]}}}],"schema":"https://github.com/citation-style-language/schema/raw/master/csl-citation.json"} </w:instrText>
      </w:r>
      <w:r w:rsidRPr="00EA4680">
        <w:fldChar w:fldCharType="separate"/>
      </w:r>
      <w:r w:rsidRPr="00EA4680">
        <w:rPr>
          <w:noProof/>
        </w:rPr>
        <w:t>(Devlin et al., 2019)</w:t>
      </w:r>
      <w:r w:rsidRPr="00EA4680">
        <w:fldChar w:fldCharType="end"/>
      </w:r>
      <w:r w:rsidRPr="00EA4680">
        <w:t xml:space="preserve">, is such a model that captures unlaying structured knowledge information. </w:t>
      </w:r>
    </w:p>
    <w:p w14:paraId="151190CD" w14:textId="27FD3DD6" w:rsidR="00E965F0" w:rsidRPr="00B874A2" w:rsidRDefault="00B874A2" w:rsidP="0093420B">
      <w:r>
        <w:t xml:space="preserve">More recent large language models also have to ability to understand context given and give an appropriate response, showing significant improvements over earlier models </w:t>
      </w:r>
      <w:r>
        <w:fldChar w:fldCharType="begin"/>
      </w:r>
      <w:r>
        <w:instrText xml:space="preserve"> ADDIN ZOTERO_ITEM CSL_CITATION {"citationID":"1TQZuN6Q","properties":{"formattedCitation":"(Susnjak, 2022)","plainCitation":"(Susnjak, 2022)","noteIndex":0},"citationItems":[{"id":318,"uris":["http://zotero.org/users/7981958/items/JLRREP4P"],"itemData":{"id":318,"type":"article","abstract":"This study evaluated the ability of ChatGPT, a recently developed artificial intelligence (AI) agent, to perform high-level cognitive tasks and produce text that is indistinguishable from human-generated text. This capacity raises concerns about the potential use of ChatGPT as a tool for academic misconduct in online exams. The study found that ChatGPT is capable of exhibiting critical thinking skills and generating highly realistic text with minimal input, making it a potential threat to the integrity of online exams, particularly in tertiary education settings where such exams are becoming more prevalent. Returning to invigilated and oral exams could form part of the solution, while using advanced proctoring techniques and AI-text output detectors may be effective in addressing this issue, they are not likely to be foolproof solutions. Further research is needed to fully understand the implications of large language models like ChatGPT and to devise strategies for combating the risk of cheating using these tools. It is crucial for educators and institutions to be aware of the possibility of ChatGPT being used for cheating and to investigate measures to address it in order to maintain the fairness and validity of online exams for all students.","note":"arXiv:2212.09292 [cs]","number":"arXiv:2212.09292","publisher":"arXiv","source":"arXiv.org","title":"ChatGPT: The End of Online Exam Integrity?","title-short":"ChatGPT","URL":"http://arxiv.org/abs/2212.09292","author":[{"family":"Susnjak","given":"Teo"}],"accessed":{"date-parts":[["2022",12,22]]},"issued":{"date-parts":[["2022",12,19]]}}}],"schema":"https://github.com/citation-style-language/schema/raw/master/csl-citation.json"} </w:instrText>
      </w:r>
      <w:r>
        <w:fldChar w:fldCharType="separate"/>
      </w:r>
      <w:r>
        <w:rPr>
          <w:noProof/>
        </w:rPr>
        <w:t>(Susnjak, 2022)</w:t>
      </w:r>
      <w:r>
        <w:fldChar w:fldCharType="end"/>
      </w:r>
      <w:r>
        <w:t>. M</w:t>
      </w:r>
      <w:r w:rsidR="004302D5" w:rsidRPr="00EA4680">
        <w:t>ore recent model</w:t>
      </w:r>
      <w:r>
        <w:t>s</w:t>
      </w:r>
      <w:r w:rsidR="004302D5" w:rsidRPr="00EA4680">
        <w:t xml:space="preserve"> </w:t>
      </w:r>
      <w:r>
        <w:t xml:space="preserve">are </w:t>
      </w:r>
      <w:proofErr w:type="spellStart"/>
      <w:r>
        <w:t>ChatGPT</w:t>
      </w:r>
      <w:proofErr w:type="spellEnd"/>
      <w:r>
        <w:t xml:space="preserve"> and</w:t>
      </w:r>
      <w:r w:rsidR="004302D5" w:rsidRPr="00EA4680">
        <w:t xml:space="preserve"> BLOOM. </w:t>
      </w:r>
      <w:r w:rsidR="00B761FF" w:rsidRPr="00EA4680">
        <w:rPr>
          <w:rFonts w:eastAsia="Times New Roman" w:cs="Arial"/>
          <w:color w:val="000000"/>
        </w:rPr>
        <w:t xml:space="preserve">Bloom </w:t>
      </w:r>
      <w:r>
        <w:rPr>
          <w:rFonts w:eastAsia="Times New Roman" w:cs="Arial"/>
          <w:color w:val="000000"/>
        </w:rPr>
        <w:t xml:space="preserve">and </w:t>
      </w:r>
      <w:proofErr w:type="spellStart"/>
      <w:r>
        <w:rPr>
          <w:rFonts w:eastAsia="Times New Roman" w:cs="Arial"/>
          <w:color w:val="000000"/>
        </w:rPr>
        <w:t>ChatGPT</w:t>
      </w:r>
      <w:proofErr w:type="spellEnd"/>
      <w:r>
        <w:rPr>
          <w:rFonts w:eastAsia="Times New Roman" w:cs="Arial"/>
          <w:color w:val="000000"/>
        </w:rPr>
        <w:t xml:space="preserve"> are both</w:t>
      </w:r>
      <w:r w:rsidR="00B761FF" w:rsidRPr="00EA4680">
        <w:rPr>
          <w:rFonts w:eastAsia="Times New Roman" w:cs="Arial"/>
          <w:color w:val="000000"/>
        </w:rPr>
        <w:t xml:space="preserve"> LLM trained model</w:t>
      </w:r>
      <w:r>
        <w:rPr>
          <w:rFonts w:eastAsia="Times New Roman" w:cs="Arial"/>
          <w:color w:val="000000"/>
        </w:rPr>
        <w:t>s</w:t>
      </w:r>
      <w:r w:rsidR="00B761FF" w:rsidRPr="00EA4680">
        <w:rPr>
          <w:rFonts w:eastAsia="Times New Roman" w:cs="Arial"/>
          <w:color w:val="000000"/>
        </w:rPr>
        <w:t xml:space="preserve"> </w:t>
      </w:r>
      <w:r w:rsidR="00B761FF" w:rsidRPr="00EA4680">
        <w:rPr>
          <w:rFonts w:eastAsia="Times New Roman" w:cs="Arial"/>
          <w:color w:val="000000"/>
        </w:rPr>
        <w:fldChar w:fldCharType="begin"/>
      </w:r>
      <w:r>
        <w:rPr>
          <w:rFonts w:eastAsia="Times New Roman" w:cs="Arial"/>
          <w:color w:val="000000"/>
        </w:rPr>
        <w:instrText xml:space="preserve"> ADDIN ZOTERO_ITEM CSL_CITATION {"citationID":"NCLXNe99","properties":{"formattedCitation":"({\\i{}ChatGPT}, 2022; Scao et al., 2022)","plainCitation":"(ChatGPT, 2022; Scao et al., 2022)","noteIndex":0},"citationItems":[{"id":321,"uris":["http://zotero.org/users/7981958/items/WNNU3PZW"],"itemData":{"id":321,"type":"webpage","abstract":"We’ve trained a model called ChatGPT which interacts in a conversational way. The dialogue format makes it possible for ChatGPT to answer followup questions, admit its mistakes, challenge incorrect premises, and reject inappropriate requests. ChatGPT is a sibling model to InstructGPT, which is trained to follow an instruction in","container-title":"OpenAI","language":"en","title":"ChatGPT: Optimizing Language Models for Dialogue","title-short":"ChatGPT","URL":"https://openai.com/blog/chatgpt/","accessed":{"date-parts":[["2022",12,22]]},"issued":{"date-parts":[["2022",11,30]]}}},{"id":311,"uris":["http://zotero.org/users/7981958/items/IBRLBR95"],"itemData":{"id":311,"type":"article","abstract":"Large language models (LLMs) have been shown to be able to perform new tasks based on a few demonstrations or natural language instructions. While these capabilities have led to widespread adoption, most LLMs are developed by resource-rich organizations and are frequently kept from the public. As a step towards democratizing this powerful technology, we present BLOOM, a 176B-parameter open-access language model designed and built thanks to a collaboration of hundreds of researchers. BLOOM is a decoder-only Transformer language model that was trained on the ROOTS corpus, a dataset comprising hundreds of sources in 46 natural and 13 programming languages (59 in total). We find that BLOOM achieves competitive performance on a wide variety of benchmarks, with stronger results after undergoing multitask prompted finetuning. To facilitate future research and applications using LLMs, we publicly release our models and code under the Responsible AI License.","note":"arXiv:2211.05100 [cs]","number":"arXiv:2211.05100","publisher":"arXiv","source":"arXiv.org","title":"BLOOM: A 176B-Parameter Open-Access Multilingual Language Model","title-short":"BLOOM","URL":"http://arxiv.org/abs/2211.05100","author":[{"family":"Scao","given":"Teven Le"},{"family":"Fan","given":"Angela"},{"family":"Akiki","given":"Christopher"},{"family":"Pavlick","given":"Ellie"},{"family":"Ilić","given":"Suzana"},{"family":"Hesslow","given":"Daniel"},{"family":"Castagné","given":"Roman"},{"family":"Luccioni","given":"Alexandra Sasha"},{"family":"Yvon","given":"François"},{"family":"Gallé","given":"Matthias"},{"family":"Tow","given":"Jonathan"},{"family":"Rush","given":"Alexander M."},{"family":"Biderman","given":"Stella"},{"family":"Webson","given":"Albert"},{"family":"Ammanamanchi","given":"Pawan Sasanka"},{"family":"Wang","given":"Thomas"},{"family":"Sagot","given":"Benoît"},{"family":"Muennighoff","given":"Niklas"},{"family":"Moral","given":"Albert Villanova","non-dropping-particle":"del"},{"family":"Ruwase","given":"Olatunji"},{"family":"Bawden","given":"Rachel"},{"family":"Bekman","given":"Stas"},{"family":"McMillan-Major","given":"Angelina"},{"family":"Beltagy","given":"Iz"},{"family":"Nguyen","given":"Huu"},{"family":"Saulnier","given":"Lucile"},{"family":"Tan","given":"Samson"},{"family":"Suarez","given":"Pedro Ortiz"},{"family":"Sanh","given":"Victor"},{"family":"Laurençon","given":"Hugo"},{"family":"Jernite","given":"Yacine"},{"family":"Launay","given":"Julien"},{"family":"Mitchell","given":"Margaret"},{"family":"Raffel","given":"Colin"},{"family":"Gokaslan","given":"Aaron"},{"family":"Simhi","given":"Adi"},{"family":"Soroa","given":"Aitor"},{"family":"Aji","given":"Alham Fikri"},{"family":"Alfassy","given":"Amit"},{"family":"Rogers","given":"Anna"},{"family":"Nitzav","given":"Ariel Kreisberg"},{"family":"Xu","given":"Canwen"},{"family":"Mou","given":"Chenghao"},{"family":"Emezue","given":"Chris"},{"family":"Klamm","given":"Christopher"},{"family":"Leong","given":"Colin"},{"family":"Strien","given":"Daniel","non-dropping-particle":"van"},{"family":"Adelani","given":"David Ifeoluwa"},{"family":"Radev","given":"Dragomir"},{"family":"Ponferrada","given":"Eduardo González"},{"family":"Levkovizh","given":"Efrat"},{"family":"Kim","given":"Ethan"},{"family":"Natan","given":"Eyal Bar"},{"family":"De Toni","given":"Francesco"},{"family":"Dupont","given":"Gérard"},{"family":"Kruszewski","given":"Germán"},{"family":"Pistilli","given":"Giada"},{"family":"Elsahar","given":"Hady"},{"family":"Benyamina","given":"Hamza"},{"family":"Tran","given":"Hieu"},{"family":"Yu","given":"Ian"},{"family":"Abdulmumin","given":"Idris"},{"family":"Johnson","given":"Isaac"},{"family":"Gonzalez-Dios","given":"Itziar"},{"family":"Rosa","given":"Javier","non-dropping-particle":"de la"},{"family":"Chim","given":"Jenny"},{"family":"Dodge","given":"Jesse"},{"family":"Zhu","given":"Jian"},{"family":"Chang","given":"Jonathan"},{"family":"Frohberg","given":"Jörg"},{"family":"Tobing","given":"Joseph"},{"family":"Bhattacharjee","given":"Joydeep"},{"family":"Almubarak","given":"Khalid"},{"family":"Chen","given":"Kimbo"},{"family":"Lo","given":"Kyle"},{"family":"Von Werra","given":"Leandro"},{"family":"Weber","given":"Leon"},{"family":"Phan","given":"Long"},{"family":"allal","given":"Loubna Ben"},{"family":"Tanguy","given":"Ludovic"},{"family":"Dey","given":"Manan"},{"family":"Muñoz","given":"Manuel Romero"},{"family":"Masoud","given":"Maraim"},{"family":"Grandury","given":"María"},{"family":"Šaško","given":"Mario"},{"family":"Huang","given":"Max"},{"family":"Coavoux","given":"Maximin"},{"family":"Singh","given":"Mayank"},{"family":"Jiang","given":"Mike Tian-Jian"},{"family":"Vu","given":"Minh Chien"},{"family":"Jauhar","given":"Mohammad A."},{"family":"Ghaleb","given":"Mustafa"},{"family":"Subramani","given":"Nishant"},{"family":"Kassner","given":"Nora"},{"family":"Khamis","given":"Nurulaqilla"},{"family":"Nguyen","given":"Olivier"},{"family":"Espejel","given":"Omar"},{"family":"Gibert","given":"Ona","non-dropping-particle":"de"},{"family":"Villegas","given":"Paulo"},{"family":"Henderson","given":"Peter"},{"family":"Colombo","given":"Pierre"},{"family":"Amuok","given":"Priscilla"},{"family":"Lhoest","given":"Quentin"},{"family":"Harliman","given":"Rheza"},{"family":"Bommasani","given":"Rishi"},{"family":"López","given":"Roberto Luis"},{"family":"Ribeiro","given":"Rui"},{"family":"Osei","given":"Salomey"},{"family":"Pyysalo","given":"Sampo"},{"family":"Nagel","given":"Sebastian"},{"family":"Bose","given":"Shamik"},{"family":"Muhammad","given":"Shamsuddeen Hassan"},{"family":"Sharma","given":"Shanya"},{"family":"Longpre","given":"Shayne"},{"family":"Nikpoor","given":"Somaieh"},{"family":"Silberberg","given":"Stanislav"},{"family":"Pai","given":"Suhas"},{"family":"Zink","given":"Sydney"},{"family":"Torrent","given":"Tiago Timponi"},{"family":"Schick","given":"Timo"},{"family":"Thrush","given":"Tristan"},{"family":"Danchev","given":"Valentin"},{"family":"Nikoulina","given":"Vassilina"},{"family":"Laippala","given":"Veronika"},{"family":"Lepercq","given":"Violette"},{"family":"Prabhu","given":"Vrinda"},{"family":"Alyafeai","given":"Zaid"},{"family":"Talat","given":"Zeerak"},{"family":"Raja","given":"Arun"},{"family":"Heinzerling","given":"Benjamin"},{"family":"Si","given":"Chenglei"},{"family":"Salesky","given":"Elizabeth"},{"family":"Mielke","given":"Sabrina J."},{"family":"Lee","given":"Wilson Y."},{"family":"Sharma","given":"Abheesht"},{"family":"Santilli","given":"Andrea"},{"family":"Chaffin","given":"Antoine"},{"family":"Stiegler","given":"Arnaud"},{"family":"Datta","given":"Debajyoti"},{"family":"Szczechla","given":"Eliza"},{"family":"Chhablani","given":"Gunjan"},{"family":"Wang","given":"Han"},{"family":"Pandey","given":"Harshit"},{"family":"Strobelt","given":"Hendrik"},{"family":"Fries","given":"Jason Alan"},{"family":"Rozen","given":"Jos"},{"family":"Gao","given":"Leo"},{"family":"Sutawika","given":"Lintang"},{"family":"Bari","given":"M. Saiful"},{"family":"Al-shaibani","given":"Maged S."},{"family":"Manica","given":"Matteo"},{"family":"Nayak","given":"Nihal"},{"family":"Teehan","given":"Ryan"},{"family":"Albanie","given":"Samuel"},{"family":"Shen","given":"Sheng"},{"family":"Ben-David","given":"Srulik"},{"family":"Bach","given":"Stephen H."},{"family":"Kim","given":"Taewoon"},{"family":"Bers","given":"Tali"},{"family":"Fevry","given":"Thibault"},{"family":"Neeraj","given":"Trishala"},{"family":"Thakker","given":"Urmish"},{"family":"Raunak","given":"Vikas"},{"family":"Tang","given":"Xiangru"},{"family":"Yong","given":"Zheng-Xin"},{"family":"Sun","given":"Zhiqing"},{"family":"Brody","given":"Shaked"},{"family":"Uri","given":"Yallow"},{"family":"Tojarieh","given":"Hadar"},{"family":"Roberts","given":"Adam"},{"family":"Chung","given":"Hyung Won"},{"family":"Tae","given":"Jaesung"},{"family":"Phang","given":"Jason"},{"family":"Press","given":"Ofir"},{"family":"Li","given":"Conglong"},{"family":"Narayanan","given":"Deepak"},{"family":"Bourfoune","given":"Hatim"},{"family":"Casper","given":"Jared"},{"family":"Rasley","given":"Jeff"},{"family":"Ryabinin","given":"Max"},{"family":"Mishra","given":"Mayank"},{"family":"Zhang","given":"Minjia"},{"family":"Shoeybi","given":"Mohammad"},{"family":"Peyrounette","given":"Myriam"},{"family":"Patry","given":"Nicolas"},{"family":"Tazi","given":"Nouamane"},{"family":"Sanseviero","given":"Omar"},{"family":"Platen","given":"Patrick","non-dropping-particle":"von"},{"family":"Cornette","given":"Pierre"},{"family":"Lavallée","given":"Pierre François"},{"family":"Lacroix","given":"Rémi"},{"family":"Rajbhandari","given":"Samyam"},{"family":"Gandhi","given":"Sanchit"},{"family":"Smith","given":"Shaden"},{"family":"Requena","given":"Stéphane"},{"family":"Patil","given":"Suraj"},{"family":"Dettmers","given":"Tim"},{"family":"Baruwa","given":"Ahmed"},{"family":"Singh","given":"Amanpreet"},{"family":"Cheveleva","given":"Anastasia"},{"family":"Ligozat","given":"Anne-Laure"},{"family":"Subramonian","given":"Arjun"},{"family":"Névéol","given":"Aurélie"},{"family":"Lovering","given":"Charles"},{"family":"Garrette","given":"Dan"},{"family":"Tunuguntla","given":"Deepak"},{"family":"Reiter","given":"Ehud"},{"family":"Taktasheva","given":"Ekaterina"},{"family":"Voloshina","given":"Ekaterina"},{"family":"Bogdanov","given":"Eli"},{"family":"Winata","given":"Genta Indra"},{"family":"Schoelkopf","given":"Hailey"},{"family":"Kalo","given":"Jan-Christoph"},{"family":"Novikova","given":"Jekaterina"},{"family":"Forde","given":"Jessica Zosa"},{"family":"Clive","given":"Jordan"},{"family":"Kasai","given":"Jungo"},{"family":"Kawamura","given":"Ken"},{"family":"Hazan","given":"Liam"},{"family":"Carpuat","given":"Marine"},{"family":"Clinciu","given":"Miruna"},{"family":"Kim","given":"Najoung"},{"family":"Cheng","given":"Newton"},{"family":"Serikov","given":"Oleg"},{"family":"Antverg","given":"Omer"},{"family":"Wal","given":"Oskar","non-dropping-particle":"van der"},{"family":"Zhang","given":"Rui"},{"family":"Zhang","given":"Ruochen"},{"family":"Gehrmann","given":"Sebastian"},{"family":"Pais","given":"Shani"},{"family":"Shavrina","given":"Tatiana"},{"family":"Scialom","given":"Thomas"},{"family":"Yun","given":"Tian"},{"family":"Limisiewicz","given":"Tomasz"},{"family":"Rieser","given":"Verena"},{"family":"Protasov","given":"Vitaly"},{"family":"Mikhailov","given":"Vladislav"},{"family":"Pruksachatkun","given":"Yada"},{"family":"Belinkov","given":"Yonatan"},{"family":"Bamberger","given":"Zachary"},{"family":"Kasner","given":"Zdeněk"},{"family":"Rueda","given":"Alice"},{"family":"Pestana","given":"Amanda"},{"family":"Feizpour","given":"Amir"},{"family":"Khan","given":"Ammar"},{"family":"Faranak","given":"Amy"},{"family":"Santos","given":"Ana"},{"family":"Hevia","given":"Anthony"},{"family":"Unldreaj","given":"Antigona"},{"family":"Aghagol","given":"Arash"},{"family":"Abdollahi","given":"Arezoo"},{"family":"Tammour","given":"Aycha"},{"family":"HajiHosseini","given":"Azadeh"},{"family":"Behroozi","given":"Bahareh"},{"family":"Ajibade","given":"Benjamin"},{"family":"Saxena","given":"Bharat"},{"family":"Ferrandis","given":"Carlos Muñoz"},{"family":"Contractor","given":"Danish"},{"family":"Lansky","given":"David"},{"family":"David","given":"Davis"},{"family":"Kiela","given":"Douwe"},{"family":"Nguyen","given":"Duong A."},{"family":"Tan","given":"Edward"},{"family":"Baylor","given":"Emi"},{"family":"Ozoani","given":"Ezinwanne"},{"family":"Mirza","given":"Fatima"},{"family":"Ononiwu","given":"Frankline"},{"family":"Rezanejad","given":"Habib"},{"family":"Jones","given":"Hessie"},{"family":"Bhattacharya","given":"Indrani"},{"family":"Solaiman","given":"Irene"},{"family":"Sedenko","given":"Irina"},{"family":"Nejadgholi","given":"Isar"},{"family":"Passmore","given":"Jesse"},{"family":"Seltzer","given":"Josh"},{"family":"Sanz","given":"Julio Bonis"},{"family":"Fort","given":"Karen"},{"family":"Dutra","given":"Livia"},{"family":"Samagaio","given":"Mairon"},{"family":"Elbadri","given":"Maraim"},{"family":"Mieskes","given":"Margot"},{"family":"Gerchick","given":"Marissa"},{"family":"Akinlolu","given":"Martha"},{"family":"McKenna","given":"Michael"},{"family":"Qiu","given":"Mike"},{"family":"Ghauri","given":"Muhammed"},{"family":"Burynok","given":"Mykola"},{"family":"Abrar","given":"Nafis"},{"family":"Rajani","given":"Nazneen"},{"family":"Elkott","given":"Nour"},{"family":"Fahmy","given":"Nour"},{"family":"Samuel","given":"Olanrewaju"},{"family":"An","given":"Ran"},{"family":"Kromann","given":"Rasmus"},{"family":"Hao","given":"Ryan"},{"family":"Alizadeh","given":"Samira"},{"family":"Shubber","given":"Sarmad"},{"family":"Wang","given":"Silas"},{"family":"Roy","given":"Sourav"},{"family":"Viguier","given":"Sylvain"},{"family":"Le","given":"Thanh"},{"family":"Oyebade","given":"Tobi"},{"family":"Le","given":"Trieu"},{"family":"Yang","given":"Yoyo"},{"family":"Nguyen","given":"Zach"},{"family":"Kashyap","given":"Abhinav Ramesh"},{"family":"Palasciano","given":"Alfredo"},{"family":"Callahan","given":"Alison"},{"family":"Shukla","given":"Anima"},{"family":"Miranda-Escalada","given":"Antonio"},{"family":"Singh","given":"Ayush"},{"family":"Beilharz","given":"Benjamin"},{"family":"Wang","given":"Bo"},{"family":"Brito","given":"Caio"},{"family":"Zhou","given":"Chenxi"},{"family":"Jain","given":"Chirag"},{"family":"Xu","given":"Chuxin"},{"family":"Fourrier","given":"Clémentine"},{"family":"Periñán","given":"Daniel León"},{"family":"Molano","given":"Daniel"},{"family":"Yu","given":"Dian"},{"family":"Manjavacas","given":"Enrique"},{"family":"Barth","given":"Fabio"},{"family":"Fuhrimann","given":"Florian"},{"family":"Altay","given":"Gabriel"},{"family":"Bayrak","given":"Giyaseddin"},{"family":"Burns","given":"Gully"},{"family":"Vrabec","given":"Helena U."},{"family":"Bello","given":"Imane"},{"family":"Dash","given":"Ishani"},{"family":"Kang","given":"Jihyun"},{"family":"Giorgi","given":"John"},{"family":"Golde","given":"Jonas"},{"family":"Posada","given":"Jose David"},{"family":"Sivaraman","given":"Karthik Rangasai"},{"family":"Bulchandani","given":"Lokesh"},{"family":"Liu","given":"Lu"},{"family":"Shinzato","given":"Luisa"},{"family":"Bykhovetz","given":"Madeleine Hahn","non-dropping-particle":"de"},{"family":"Takeuchi","given":"Maiko"},{"family":"Pàmies","given":"Marc"},{"family":"Castillo","given":"Maria A."},{"family":"Nezhurina","given":"Marianna"},{"family":"Sänger","given":"Mario"},{"family":"Samwald","given":"Matthias"},{"family":"Cullan","given":"Michael"},{"family":"Weinberg","given":"Michael"},{"family":"De Wolf","given":"Michiel"},{"family":"Mihaljcic","given":"Mina"},{"family":"Liu","given":"Minna"},{"family":"Freidank","given":"Moritz"},{"family":"Kang","given":"Myungsun"},{"family":"Seelam","given":"Natasha"},{"family":"Dahlberg","given":"Nathan"},{"family":"Broad","given":"Nicholas Michio"},{"family":"Muellner","given":"Nikolaus"},{"family":"Fung","given":"Pascale"},{"family":"Haller","given":"Patrick"},{"family":"Chandrasekhar","given":"Ramya"},{"family":"Eisenberg","given":"Renata"},{"family":"Martin","given":"Robert"},{"family":"Canalli","given":"Rodrigo"},{"family":"Su","given":"Rosaline"},{"family":"Su","given":"Ruisi"},{"family":"Cahyawijaya","given":"Samuel"},{"family":"Garda","given":"Samuele"},{"family":"Deshmukh","given":"Shlok S."},{"family":"Mishra","given":"Shubhanshu"},{"family":"Kiblawi","given":"Sid"},{"family":"Ott","given":"Simon"},{"family":"Sang-aroonsiri","given":"Sinee"},{"family":"Kumar","given":"Srishti"},{"family":"Schweter","given":"Stefan"},{"family":"Bharati","given":"Sushil"},{"family":"Laud","given":"Tanmay"},{"family":"Gigant","given":"Théo"},{"family":"Kainuma","given":"Tomoya"},{"family":"Kusa","given":"Wojciech"},{"family":"Labrak","given":"Yanis"},{"family":"Bajaj","given":"Yash Shailesh"},{"family":"Venkatraman","given":"Yash"},{"family":"Xu","given":"Yifan"},{"family":"Xu","given":"Yingxin"},{"family":"Xu","given":"Yu"},{"family":"Tan","given":"Zhe"},{"family":"Xie","given":"Zhongli"},{"family":"Ye","given":"Zifan"},{"family":"Bras","given":"Mathilde"},{"family":"Belkada","given":"Younes"},{"family":"Wolf","given":"Thomas"}],"accessed":{"date-parts":[["2022",12,12]]},"issued":{"date-parts":[["2022",11,9]]}}}],"schema":"https://github.com/citation-style-language/schema/raw/master/csl-citation.json"} </w:instrText>
      </w:r>
      <w:r w:rsidR="00B761FF" w:rsidRPr="00EA4680">
        <w:rPr>
          <w:rFonts w:eastAsia="Times New Roman" w:cs="Arial"/>
          <w:color w:val="000000"/>
        </w:rPr>
        <w:fldChar w:fldCharType="separate"/>
      </w:r>
      <w:r w:rsidRPr="00B874A2">
        <w:rPr>
          <w:rFonts w:ascii="Calibri" w:cs="Calibri"/>
          <w:color w:val="000000"/>
        </w:rPr>
        <w:t>(</w:t>
      </w:r>
      <w:proofErr w:type="spellStart"/>
      <w:r w:rsidRPr="00B874A2">
        <w:rPr>
          <w:rFonts w:ascii="Calibri" w:cs="Calibri"/>
          <w:i/>
          <w:iCs/>
          <w:color w:val="000000"/>
        </w:rPr>
        <w:t>ChatGPT</w:t>
      </w:r>
      <w:proofErr w:type="spellEnd"/>
      <w:r w:rsidRPr="00B874A2">
        <w:rPr>
          <w:rFonts w:ascii="Calibri" w:cs="Calibri"/>
          <w:color w:val="000000"/>
        </w:rPr>
        <w:t xml:space="preserve">, 2022; </w:t>
      </w:r>
      <w:proofErr w:type="spellStart"/>
      <w:r w:rsidRPr="00B874A2">
        <w:rPr>
          <w:rFonts w:ascii="Calibri" w:cs="Calibri"/>
          <w:color w:val="000000"/>
        </w:rPr>
        <w:t>Scao</w:t>
      </w:r>
      <w:proofErr w:type="spellEnd"/>
      <w:r w:rsidRPr="00B874A2">
        <w:rPr>
          <w:rFonts w:ascii="Calibri" w:cs="Calibri"/>
          <w:color w:val="000000"/>
        </w:rPr>
        <w:t xml:space="preserve"> et al., 2022)</w:t>
      </w:r>
      <w:r w:rsidR="00B761FF" w:rsidRPr="00EA4680">
        <w:rPr>
          <w:rFonts w:eastAsia="Times New Roman" w:cs="Arial"/>
          <w:color w:val="000000"/>
        </w:rPr>
        <w:fldChar w:fldCharType="end"/>
      </w:r>
      <w:r w:rsidR="00B761FF" w:rsidRPr="00EA4680">
        <w:rPr>
          <w:rFonts w:eastAsia="Times New Roman" w:cs="Arial"/>
          <w:color w:val="000000"/>
        </w:rPr>
        <w:t>. Bloom is freely available for to download to investigate the performance and its behaviour. Bloom is embedding in the Python Transformer library for easy access.</w:t>
      </w:r>
      <w:r w:rsidR="004302D5" w:rsidRPr="00EA4680">
        <w:rPr>
          <w:rFonts w:eastAsia="Times New Roman" w:cs="Arial"/>
          <w:color w:val="000000"/>
        </w:rPr>
        <w:t xml:space="preserve"> It already shows remarkable</w:t>
      </w:r>
      <w:r w:rsidR="00AD6014" w:rsidRPr="00EA4680">
        <w:rPr>
          <w:rFonts w:eastAsia="Times New Roman" w:cs="Arial"/>
          <w:color w:val="000000"/>
        </w:rPr>
        <w:t xml:space="preserve"> </w:t>
      </w:r>
      <w:r w:rsidR="004A2980" w:rsidRPr="00EA4680">
        <w:rPr>
          <w:rFonts w:eastAsia="Times New Roman" w:cs="Arial"/>
          <w:color w:val="000000"/>
        </w:rPr>
        <w:t>with text questions and answering.</w:t>
      </w:r>
    </w:p>
    <w:p w14:paraId="251D3A47" w14:textId="77777777" w:rsidR="00896E64" w:rsidRPr="00EA4680" w:rsidRDefault="00896E64" w:rsidP="0093420B">
      <w:pPr>
        <w:pStyle w:val="Heading2"/>
      </w:pPr>
      <w:r w:rsidRPr="00EA4680">
        <w:t>Expected Outputs and Outcomes</w:t>
      </w:r>
    </w:p>
    <w:p w14:paraId="6D518870" w14:textId="77777777" w:rsidR="00896E64" w:rsidRPr="00EA4680" w:rsidRDefault="00896E64" w:rsidP="00896E64">
      <w:r w:rsidRPr="00EA4680">
        <w:t>A large (relative) clean graph/database with species and their traits.</w:t>
      </w:r>
    </w:p>
    <w:p w14:paraId="6BEC17F0" w14:textId="77777777" w:rsidR="00896E64" w:rsidRPr="00EA4680" w:rsidRDefault="00896E64" w:rsidP="008656D9">
      <w:pPr>
        <w:pStyle w:val="Heading2"/>
      </w:pPr>
      <w:r w:rsidRPr="00EA4680">
        <w:t>Methods / procedures followed</w:t>
      </w:r>
    </w:p>
    <w:p w14:paraId="5B5F37B7" w14:textId="77777777" w:rsidR="00896E64" w:rsidRPr="00EA4680" w:rsidRDefault="00896E64" w:rsidP="00896E64">
      <w:r w:rsidRPr="00EA4680">
        <w:rPr>
          <w:noProof/>
        </w:rPr>
        <w:drawing>
          <wp:inline distT="0" distB="0" distL="0" distR="0" wp14:anchorId="3D735EEC" wp14:editId="4197112E">
            <wp:extent cx="5219700" cy="1473958"/>
            <wp:effectExtent l="0" t="0" r="127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6EE9461D" w14:textId="77777777" w:rsidR="00896E64" w:rsidRPr="00EA4680" w:rsidRDefault="00896E64" w:rsidP="00896E64">
      <w:r w:rsidRPr="00EA4680">
        <w:t>Provide a flowchart identifying major research phases with the required inputs and expected results. Also, relate, if possible, specific software/hardware/materials related to each phase.</w:t>
      </w:r>
    </w:p>
    <w:p w14:paraId="0633B030" w14:textId="77777777" w:rsidR="00896E64" w:rsidRPr="00EA4680" w:rsidRDefault="00896E64" w:rsidP="008656D9">
      <w:pPr>
        <w:pStyle w:val="Heading1"/>
      </w:pPr>
      <w:r w:rsidRPr="00EA4680">
        <w:t>Internship information concerning internship period and provider</w:t>
      </w:r>
    </w:p>
    <w:p w14:paraId="07FAD96A" w14:textId="21FFA17E" w:rsidR="00896E64" w:rsidRPr="00EA4680" w:rsidRDefault="00896E64" w:rsidP="00896E64">
      <w:r w:rsidRPr="00EA4680">
        <w:t xml:space="preserve">The internship will start on </w:t>
      </w:r>
      <w:r w:rsidR="008656D9" w:rsidRPr="00EA4680">
        <w:t xml:space="preserve">in January 2023 </w:t>
      </w:r>
      <w:r w:rsidRPr="00EA4680">
        <w:t xml:space="preserve">and the internship will end </w:t>
      </w:r>
      <w:r w:rsidR="008656D9" w:rsidRPr="00EA4680">
        <w:t xml:space="preserve">in </w:t>
      </w:r>
      <w:r w:rsidR="00B874A2">
        <w:t>June</w:t>
      </w:r>
      <w:r w:rsidRPr="00EA4680">
        <w:t xml:space="preserve"> </w:t>
      </w:r>
      <w:r w:rsidR="008656D9" w:rsidRPr="00EA4680">
        <w:t>2023</w:t>
      </w:r>
      <w:r w:rsidRPr="00EA4680">
        <w:t xml:space="preserve">. The internship will be remote. The working location will be Wageningen University and Research, but the internship </w:t>
      </w:r>
      <w:r w:rsidRPr="00EA4680">
        <w:lastRenderedPageBreak/>
        <w:t xml:space="preserve">provider is </w:t>
      </w:r>
      <w:proofErr w:type="spellStart"/>
      <w:r w:rsidR="008656D9" w:rsidRPr="00EA4680">
        <w:t>Inria</w:t>
      </w:r>
      <w:proofErr w:type="spellEnd"/>
      <w:r w:rsidRPr="00EA4680">
        <w:t xml:space="preserve">. The official internship supervisor will be prof. </w:t>
      </w:r>
      <w:r w:rsidR="008656D9" w:rsidRPr="00EA4680">
        <w:t>Diego Marcos</w:t>
      </w:r>
      <w:r w:rsidRPr="00EA4680">
        <w:t xml:space="preserve"> of the University of </w:t>
      </w:r>
      <w:r w:rsidR="008656D9" w:rsidRPr="00EA4680">
        <w:t>Montpellier</w:t>
      </w:r>
      <w:r w:rsidRPr="00EA4680">
        <w:t xml:space="preserve">. The supervision will mainly be done by Diego Marcos of the University of </w:t>
      </w:r>
      <w:r w:rsidR="008656D9" w:rsidRPr="00EA4680">
        <w:t>Montpellier</w:t>
      </w:r>
      <w:r w:rsidRPr="00EA4680">
        <w:t>. See the internship agreement for phone numbers, addresses and emails addresses.</w:t>
      </w:r>
    </w:p>
    <w:p w14:paraId="25265773" w14:textId="77777777" w:rsidR="00633836" w:rsidRPr="00EA4680" w:rsidRDefault="00633836" w:rsidP="00633836">
      <w:pPr>
        <w:sectPr w:rsidR="00633836" w:rsidRPr="00EA4680" w:rsidSect="00A20386">
          <w:pgSz w:w="11906" w:h="16838" w:code="9"/>
          <w:pgMar w:top="1701" w:right="1701" w:bottom="1701" w:left="1985" w:header="0" w:footer="0" w:gutter="0"/>
          <w:cols w:space="720"/>
          <w:noEndnote/>
          <w:docGrid w:linePitch="272"/>
        </w:sectPr>
      </w:pPr>
    </w:p>
    <w:p w14:paraId="4AF594E4" w14:textId="77777777" w:rsidR="00633836" w:rsidRPr="00EA4680" w:rsidRDefault="00551D3E" w:rsidP="008656D9">
      <w:pPr>
        <w:pStyle w:val="Heading1"/>
      </w:pPr>
      <w:r w:rsidRPr="00EA4680">
        <w:lastRenderedPageBreak/>
        <w:t>References</w:t>
      </w:r>
    </w:p>
    <w:p w14:paraId="0CC73600" w14:textId="77777777" w:rsidR="00B874A2" w:rsidRPr="00B874A2" w:rsidRDefault="008656D9" w:rsidP="00B874A2">
      <w:pPr>
        <w:pStyle w:val="Bibliography"/>
        <w:jc w:val="left"/>
        <w:rPr>
          <w:rFonts w:ascii="Calibri" w:cs="Calibri"/>
        </w:rPr>
      </w:pPr>
      <w:r w:rsidRPr="00EA4680">
        <w:fldChar w:fldCharType="begin"/>
      </w:r>
      <w:r w:rsidR="006B3141" w:rsidRPr="00EA4680">
        <w:instrText xml:space="preserve"> ADDIN ZOTERO_BIBL {"uncited":[],"omitted":[],"custom":[]} CSL_BIBLIOGRAPHY </w:instrText>
      </w:r>
      <w:r w:rsidRPr="00EA4680">
        <w:fldChar w:fldCharType="separate"/>
      </w:r>
      <w:proofErr w:type="spellStart"/>
      <w:r w:rsidR="00B874A2" w:rsidRPr="00B874A2">
        <w:rPr>
          <w:rFonts w:ascii="Calibri" w:cs="Calibri"/>
        </w:rPr>
        <w:t>AlKhamissi</w:t>
      </w:r>
      <w:proofErr w:type="spellEnd"/>
      <w:r w:rsidR="00B874A2" w:rsidRPr="00B874A2">
        <w:rPr>
          <w:rFonts w:ascii="Calibri" w:cs="Calibri"/>
        </w:rPr>
        <w:t xml:space="preserve">, B., Li, M., </w:t>
      </w:r>
      <w:proofErr w:type="spellStart"/>
      <w:r w:rsidR="00B874A2" w:rsidRPr="00B874A2">
        <w:rPr>
          <w:rFonts w:ascii="Calibri" w:cs="Calibri"/>
        </w:rPr>
        <w:t>Celikyilmaz</w:t>
      </w:r>
      <w:proofErr w:type="spellEnd"/>
      <w:r w:rsidR="00B874A2" w:rsidRPr="00B874A2">
        <w:rPr>
          <w:rFonts w:ascii="Calibri" w:cs="Calibri"/>
        </w:rPr>
        <w:t xml:space="preserve">, A., Diab, M., &amp; </w:t>
      </w:r>
      <w:proofErr w:type="spellStart"/>
      <w:r w:rsidR="00B874A2" w:rsidRPr="00B874A2">
        <w:rPr>
          <w:rFonts w:ascii="Calibri" w:cs="Calibri"/>
        </w:rPr>
        <w:t>Ghazvininejad</w:t>
      </w:r>
      <w:proofErr w:type="spellEnd"/>
      <w:r w:rsidR="00B874A2" w:rsidRPr="00B874A2">
        <w:rPr>
          <w:rFonts w:ascii="Calibri" w:cs="Calibri"/>
        </w:rPr>
        <w:t xml:space="preserve">, M. (2022). </w:t>
      </w:r>
      <w:r w:rsidR="00B874A2" w:rsidRPr="00B874A2">
        <w:rPr>
          <w:rFonts w:ascii="Calibri" w:cs="Calibri"/>
          <w:i/>
          <w:iCs/>
        </w:rPr>
        <w:t>A Review on Language Models as Knowledge Bases</w:t>
      </w:r>
      <w:r w:rsidR="00B874A2" w:rsidRPr="00B874A2">
        <w:rPr>
          <w:rFonts w:ascii="Calibri" w:cs="Calibri"/>
        </w:rPr>
        <w:t xml:space="preserve"> (arXiv:2204.06031). </w:t>
      </w:r>
      <w:proofErr w:type="spellStart"/>
      <w:r w:rsidR="00B874A2" w:rsidRPr="00B874A2">
        <w:rPr>
          <w:rFonts w:ascii="Calibri" w:cs="Calibri"/>
        </w:rPr>
        <w:t>arXiv</w:t>
      </w:r>
      <w:proofErr w:type="spellEnd"/>
      <w:r w:rsidR="00B874A2" w:rsidRPr="00B874A2">
        <w:rPr>
          <w:rFonts w:ascii="Calibri" w:cs="Calibri"/>
        </w:rPr>
        <w:t>. http://arxiv.org/abs/2204.06031</w:t>
      </w:r>
    </w:p>
    <w:p w14:paraId="516F4988" w14:textId="77777777" w:rsidR="00B874A2" w:rsidRPr="00B874A2" w:rsidRDefault="00B874A2" w:rsidP="00B874A2">
      <w:pPr>
        <w:pStyle w:val="Bibliography"/>
        <w:jc w:val="left"/>
        <w:rPr>
          <w:rFonts w:ascii="Calibri" w:cs="Calibri"/>
        </w:rPr>
      </w:pPr>
      <w:r w:rsidRPr="00B874A2">
        <w:rPr>
          <w:rFonts w:ascii="Calibri" w:cs="Calibri"/>
        </w:rPr>
        <w:t xml:space="preserve">Carvalho, D. V., Pereira, E. M., &amp; Cardoso, J. S. (2019). Machine Learning Interpretability: A Survey on Methods and Metrics. </w:t>
      </w:r>
      <w:r w:rsidRPr="00B874A2">
        <w:rPr>
          <w:rFonts w:ascii="Calibri" w:cs="Calibri"/>
          <w:i/>
          <w:iCs/>
        </w:rPr>
        <w:t>Electronics</w:t>
      </w:r>
      <w:r w:rsidRPr="00B874A2">
        <w:rPr>
          <w:rFonts w:ascii="Calibri" w:cs="Calibri"/>
        </w:rPr>
        <w:t xml:space="preserve">, </w:t>
      </w:r>
      <w:r w:rsidRPr="00B874A2">
        <w:rPr>
          <w:rFonts w:ascii="Calibri" w:cs="Calibri"/>
          <w:i/>
          <w:iCs/>
        </w:rPr>
        <w:t>8</w:t>
      </w:r>
      <w:r w:rsidRPr="00B874A2">
        <w:rPr>
          <w:rFonts w:ascii="Calibri" w:cs="Calibri"/>
        </w:rPr>
        <w:t>(8), Article 8. https://doi.org/10.3390/electronics8080832</w:t>
      </w:r>
    </w:p>
    <w:p w14:paraId="3564D4B4" w14:textId="77777777" w:rsidR="00B874A2" w:rsidRPr="00B874A2" w:rsidRDefault="00B874A2" w:rsidP="00B874A2">
      <w:pPr>
        <w:pStyle w:val="Bibliography"/>
        <w:jc w:val="left"/>
        <w:rPr>
          <w:rFonts w:ascii="Calibri" w:cs="Calibri"/>
        </w:rPr>
      </w:pPr>
      <w:proofErr w:type="spellStart"/>
      <w:r w:rsidRPr="00B874A2">
        <w:rPr>
          <w:rFonts w:ascii="Calibri" w:cs="Calibri"/>
          <w:i/>
          <w:iCs/>
        </w:rPr>
        <w:t>ChatGPT</w:t>
      </w:r>
      <w:proofErr w:type="spellEnd"/>
      <w:r w:rsidRPr="00B874A2">
        <w:rPr>
          <w:rFonts w:ascii="Calibri" w:cs="Calibri"/>
          <w:i/>
          <w:iCs/>
        </w:rPr>
        <w:t>: Optimizing Language Models for Dialogue</w:t>
      </w:r>
      <w:r w:rsidRPr="00B874A2">
        <w:rPr>
          <w:rFonts w:ascii="Calibri" w:cs="Calibri"/>
        </w:rPr>
        <w:t xml:space="preserve">. (2022, November 30). </w:t>
      </w:r>
      <w:proofErr w:type="spellStart"/>
      <w:r w:rsidRPr="00B874A2">
        <w:rPr>
          <w:rFonts w:ascii="Calibri" w:cs="Calibri"/>
        </w:rPr>
        <w:t>OpenAI</w:t>
      </w:r>
      <w:proofErr w:type="spellEnd"/>
      <w:r w:rsidRPr="00B874A2">
        <w:rPr>
          <w:rFonts w:ascii="Calibri" w:cs="Calibri"/>
        </w:rPr>
        <w:t>. https://openai.com/blog/chatgpt/</w:t>
      </w:r>
    </w:p>
    <w:p w14:paraId="7840BF40" w14:textId="77777777" w:rsidR="00B874A2" w:rsidRPr="00B874A2" w:rsidRDefault="00B874A2" w:rsidP="00B874A2">
      <w:pPr>
        <w:pStyle w:val="Bibliography"/>
        <w:jc w:val="left"/>
        <w:rPr>
          <w:rFonts w:ascii="Calibri" w:cs="Calibri"/>
        </w:rPr>
      </w:pPr>
      <w:r w:rsidRPr="00B874A2">
        <w:rPr>
          <w:rFonts w:ascii="Calibri" w:cs="Calibri"/>
        </w:rPr>
        <w:t xml:space="preserve">Devlin, J., Chang, M.-W., Lee, K., &amp; Toutanova, K. (2019). BERT: Pre-training of Deep Bidirectional Transformers for Language Understanding. </w:t>
      </w:r>
      <w:r w:rsidRPr="00B874A2">
        <w:rPr>
          <w:rFonts w:ascii="Calibri" w:cs="Calibri"/>
          <w:i/>
          <w:iCs/>
        </w:rPr>
        <w:t>ArXiv:1810.04805 [Cs]</w:t>
      </w:r>
      <w:r w:rsidRPr="00B874A2">
        <w:rPr>
          <w:rFonts w:ascii="Calibri" w:cs="Calibri"/>
        </w:rPr>
        <w:t>. http://arxiv.org/abs/1810.04805</w:t>
      </w:r>
    </w:p>
    <w:p w14:paraId="66F5ED7D" w14:textId="77777777" w:rsidR="00B874A2" w:rsidRPr="00B874A2" w:rsidRDefault="00B874A2" w:rsidP="00B874A2">
      <w:pPr>
        <w:pStyle w:val="Bibliography"/>
        <w:jc w:val="left"/>
        <w:rPr>
          <w:rFonts w:ascii="Calibri" w:cs="Calibri"/>
        </w:rPr>
      </w:pPr>
      <w:r w:rsidRPr="00B874A2">
        <w:rPr>
          <w:rFonts w:ascii="Calibri" w:cs="Calibri"/>
        </w:rPr>
        <w:t xml:space="preserve">Lees, A. C., &amp; Pimm, S. L. (2015). Species, extinct before we know them? </w:t>
      </w:r>
      <w:r w:rsidRPr="00B874A2">
        <w:rPr>
          <w:rFonts w:ascii="Calibri" w:cs="Calibri"/>
          <w:i/>
          <w:iCs/>
        </w:rPr>
        <w:t>Current Biology</w:t>
      </w:r>
      <w:r w:rsidRPr="00B874A2">
        <w:rPr>
          <w:rFonts w:ascii="Calibri" w:cs="Calibri"/>
        </w:rPr>
        <w:t xml:space="preserve">, </w:t>
      </w:r>
      <w:r w:rsidRPr="00B874A2">
        <w:rPr>
          <w:rFonts w:ascii="Calibri" w:cs="Calibri"/>
          <w:i/>
          <w:iCs/>
        </w:rPr>
        <w:t>25</w:t>
      </w:r>
      <w:r w:rsidRPr="00B874A2">
        <w:rPr>
          <w:rFonts w:ascii="Calibri" w:cs="Calibri"/>
        </w:rPr>
        <w:t>(5), R177–R180. https://doi.org/10.1016/j.cub.2014.12.017</w:t>
      </w:r>
    </w:p>
    <w:p w14:paraId="03A4BC57" w14:textId="77777777" w:rsidR="00B874A2" w:rsidRPr="00B874A2" w:rsidRDefault="00B874A2" w:rsidP="00B874A2">
      <w:pPr>
        <w:pStyle w:val="Bibliography"/>
        <w:jc w:val="left"/>
        <w:rPr>
          <w:rFonts w:ascii="Calibri" w:cs="Calibri"/>
        </w:rPr>
      </w:pPr>
      <w:proofErr w:type="spellStart"/>
      <w:r w:rsidRPr="00B874A2">
        <w:rPr>
          <w:rFonts w:ascii="Calibri" w:cs="Calibri"/>
        </w:rPr>
        <w:t>Petroni</w:t>
      </w:r>
      <w:proofErr w:type="spellEnd"/>
      <w:r w:rsidRPr="00B874A2">
        <w:rPr>
          <w:rFonts w:ascii="Calibri" w:cs="Calibri"/>
        </w:rPr>
        <w:t xml:space="preserve">, F., </w:t>
      </w:r>
      <w:proofErr w:type="spellStart"/>
      <w:r w:rsidRPr="00B874A2">
        <w:rPr>
          <w:rFonts w:ascii="Calibri" w:cs="Calibri"/>
        </w:rPr>
        <w:t>Rocktäschel</w:t>
      </w:r>
      <w:proofErr w:type="spellEnd"/>
      <w:r w:rsidRPr="00B874A2">
        <w:rPr>
          <w:rFonts w:ascii="Calibri" w:cs="Calibri"/>
        </w:rPr>
        <w:t xml:space="preserve">, T., Lewis, P., Bakhtin, A., Wu, Y., Miller, A. H., &amp; Riedel, S. (2019). </w:t>
      </w:r>
      <w:r w:rsidRPr="00B874A2">
        <w:rPr>
          <w:rFonts w:ascii="Calibri" w:cs="Calibri"/>
          <w:i/>
          <w:iCs/>
        </w:rPr>
        <w:t>Language Models as Knowledge Bases?</w:t>
      </w:r>
      <w:r w:rsidRPr="00B874A2">
        <w:rPr>
          <w:rFonts w:ascii="Calibri" w:cs="Calibri"/>
        </w:rPr>
        <w:t xml:space="preserve"> (arXiv:1909.01066). </w:t>
      </w:r>
      <w:proofErr w:type="spellStart"/>
      <w:r w:rsidRPr="00B874A2">
        <w:rPr>
          <w:rFonts w:ascii="Calibri" w:cs="Calibri"/>
        </w:rPr>
        <w:t>arXiv</w:t>
      </w:r>
      <w:proofErr w:type="spellEnd"/>
      <w:r w:rsidRPr="00B874A2">
        <w:rPr>
          <w:rFonts w:ascii="Calibri" w:cs="Calibri"/>
        </w:rPr>
        <w:t>. http://arxiv.org/abs/1909.01066</w:t>
      </w:r>
    </w:p>
    <w:p w14:paraId="61DA069B" w14:textId="77777777" w:rsidR="00B874A2" w:rsidRPr="00B874A2" w:rsidRDefault="00B874A2" w:rsidP="00B874A2">
      <w:pPr>
        <w:pStyle w:val="Bibliography"/>
        <w:jc w:val="left"/>
        <w:rPr>
          <w:rFonts w:ascii="Calibri" w:cs="Calibri"/>
        </w:rPr>
      </w:pPr>
      <w:proofErr w:type="spellStart"/>
      <w:r w:rsidRPr="00B874A2">
        <w:rPr>
          <w:rFonts w:ascii="Calibri" w:cs="Calibri"/>
        </w:rPr>
        <w:t>Scao</w:t>
      </w:r>
      <w:proofErr w:type="spellEnd"/>
      <w:r w:rsidRPr="00B874A2">
        <w:rPr>
          <w:rFonts w:ascii="Calibri" w:cs="Calibri"/>
        </w:rPr>
        <w:t xml:space="preserve">, T. L., Fan, A., </w:t>
      </w:r>
      <w:proofErr w:type="spellStart"/>
      <w:r w:rsidRPr="00B874A2">
        <w:rPr>
          <w:rFonts w:ascii="Calibri" w:cs="Calibri"/>
        </w:rPr>
        <w:t>Akiki</w:t>
      </w:r>
      <w:proofErr w:type="spellEnd"/>
      <w:r w:rsidRPr="00B874A2">
        <w:rPr>
          <w:rFonts w:ascii="Calibri" w:cs="Calibri"/>
        </w:rPr>
        <w:t xml:space="preserve">, C., Pavlick, E., </w:t>
      </w:r>
      <w:proofErr w:type="spellStart"/>
      <w:r w:rsidRPr="00B874A2">
        <w:rPr>
          <w:rFonts w:ascii="Calibri" w:cs="Calibri"/>
        </w:rPr>
        <w:t>Ilić</w:t>
      </w:r>
      <w:proofErr w:type="spellEnd"/>
      <w:r w:rsidRPr="00B874A2">
        <w:rPr>
          <w:rFonts w:ascii="Calibri" w:cs="Calibri"/>
        </w:rPr>
        <w:t xml:space="preserve">, S., </w:t>
      </w:r>
      <w:proofErr w:type="spellStart"/>
      <w:r w:rsidRPr="00B874A2">
        <w:rPr>
          <w:rFonts w:ascii="Calibri" w:cs="Calibri"/>
        </w:rPr>
        <w:t>Hesslow</w:t>
      </w:r>
      <w:proofErr w:type="spellEnd"/>
      <w:r w:rsidRPr="00B874A2">
        <w:rPr>
          <w:rFonts w:ascii="Calibri" w:cs="Calibri"/>
        </w:rPr>
        <w:t xml:space="preserve">, D., </w:t>
      </w:r>
      <w:proofErr w:type="spellStart"/>
      <w:r w:rsidRPr="00B874A2">
        <w:rPr>
          <w:rFonts w:ascii="Calibri" w:cs="Calibri"/>
        </w:rPr>
        <w:t>Castagné</w:t>
      </w:r>
      <w:proofErr w:type="spellEnd"/>
      <w:r w:rsidRPr="00B874A2">
        <w:rPr>
          <w:rFonts w:ascii="Calibri" w:cs="Calibri"/>
        </w:rPr>
        <w:t xml:space="preserve">, R., </w:t>
      </w:r>
      <w:proofErr w:type="spellStart"/>
      <w:r w:rsidRPr="00B874A2">
        <w:rPr>
          <w:rFonts w:ascii="Calibri" w:cs="Calibri"/>
        </w:rPr>
        <w:t>Luccioni</w:t>
      </w:r>
      <w:proofErr w:type="spellEnd"/>
      <w:r w:rsidRPr="00B874A2">
        <w:rPr>
          <w:rFonts w:ascii="Calibri" w:cs="Calibri"/>
        </w:rPr>
        <w:t xml:space="preserve">, A. S., Yvon, F., </w:t>
      </w:r>
      <w:proofErr w:type="spellStart"/>
      <w:r w:rsidRPr="00B874A2">
        <w:rPr>
          <w:rFonts w:ascii="Calibri" w:cs="Calibri"/>
        </w:rPr>
        <w:t>Gallé</w:t>
      </w:r>
      <w:proofErr w:type="spellEnd"/>
      <w:r w:rsidRPr="00B874A2">
        <w:rPr>
          <w:rFonts w:ascii="Calibri" w:cs="Calibri"/>
        </w:rPr>
        <w:t xml:space="preserve">, M., Tow, J., Rush, A. M., </w:t>
      </w:r>
      <w:proofErr w:type="spellStart"/>
      <w:r w:rsidRPr="00B874A2">
        <w:rPr>
          <w:rFonts w:ascii="Calibri" w:cs="Calibri"/>
        </w:rPr>
        <w:t>Biderman</w:t>
      </w:r>
      <w:proofErr w:type="spellEnd"/>
      <w:r w:rsidRPr="00B874A2">
        <w:rPr>
          <w:rFonts w:ascii="Calibri" w:cs="Calibri"/>
        </w:rPr>
        <w:t xml:space="preserve">, S., </w:t>
      </w:r>
      <w:proofErr w:type="spellStart"/>
      <w:r w:rsidRPr="00B874A2">
        <w:rPr>
          <w:rFonts w:ascii="Calibri" w:cs="Calibri"/>
        </w:rPr>
        <w:t>Webson</w:t>
      </w:r>
      <w:proofErr w:type="spellEnd"/>
      <w:r w:rsidRPr="00B874A2">
        <w:rPr>
          <w:rFonts w:ascii="Calibri" w:cs="Calibri"/>
        </w:rPr>
        <w:t xml:space="preserve">, A., </w:t>
      </w:r>
      <w:proofErr w:type="spellStart"/>
      <w:r w:rsidRPr="00B874A2">
        <w:rPr>
          <w:rFonts w:ascii="Calibri" w:cs="Calibri"/>
        </w:rPr>
        <w:t>Ammanamanchi</w:t>
      </w:r>
      <w:proofErr w:type="spellEnd"/>
      <w:r w:rsidRPr="00B874A2">
        <w:rPr>
          <w:rFonts w:ascii="Calibri" w:cs="Calibri"/>
        </w:rPr>
        <w:t xml:space="preserve">, P. S., Wang, T., </w:t>
      </w:r>
      <w:proofErr w:type="spellStart"/>
      <w:r w:rsidRPr="00B874A2">
        <w:rPr>
          <w:rFonts w:ascii="Calibri" w:cs="Calibri"/>
        </w:rPr>
        <w:t>Sagot</w:t>
      </w:r>
      <w:proofErr w:type="spellEnd"/>
      <w:r w:rsidRPr="00B874A2">
        <w:rPr>
          <w:rFonts w:ascii="Calibri" w:cs="Calibri"/>
        </w:rPr>
        <w:t xml:space="preserve">, B., </w:t>
      </w:r>
      <w:proofErr w:type="spellStart"/>
      <w:r w:rsidRPr="00B874A2">
        <w:rPr>
          <w:rFonts w:ascii="Calibri" w:cs="Calibri"/>
        </w:rPr>
        <w:t>Muennighoff</w:t>
      </w:r>
      <w:proofErr w:type="spellEnd"/>
      <w:r w:rsidRPr="00B874A2">
        <w:rPr>
          <w:rFonts w:ascii="Calibri" w:cs="Calibri"/>
        </w:rPr>
        <w:t xml:space="preserve">, N., del Moral, A. V., … Wolf, T. (2022). </w:t>
      </w:r>
      <w:r w:rsidRPr="00B874A2">
        <w:rPr>
          <w:rFonts w:ascii="Calibri" w:cs="Calibri"/>
          <w:i/>
          <w:iCs/>
        </w:rPr>
        <w:t>BLOOM: A 176B-Parameter Open-Access Multilingual Language Model</w:t>
      </w:r>
      <w:r w:rsidRPr="00B874A2">
        <w:rPr>
          <w:rFonts w:ascii="Calibri" w:cs="Calibri"/>
        </w:rPr>
        <w:t xml:space="preserve"> (arXiv:2211.05100). </w:t>
      </w:r>
      <w:proofErr w:type="spellStart"/>
      <w:r w:rsidRPr="00B874A2">
        <w:rPr>
          <w:rFonts w:ascii="Calibri" w:cs="Calibri"/>
        </w:rPr>
        <w:t>arXiv</w:t>
      </w:r>
      <w:proofErr w:type="spellEnd"/>
      <w:r w:rsidRPr="00B874A2">
        <w:rPr>
          <w:rFonts w:ascii="Calibri" w:cs="Calibri"/>
        </w:rPr>
        <w:t>. http://arxiv.org/abs/2211.05100</w:t>
      </w:r>
    </w:p>
    <w:p w14:paraId="043C6093" w14:textId="77777777" w:rsidR="00B874A2" w:rsidRPr="00B874A2" w:rsidRDefault="00B874A2" w:rsidP="00B874A2">
      <w:pPr>
        <w:pStyle w:val="Bibliography"/>
        <w:jc w:val="left"/>
        <w:rPr>
          <w:rFonts w:ascii="Calibri" w:cs="Calibri"/>
          <w:lang w:val="nl-NL"/>
        </w:rPr>
      </w:pPr>
      <w:proofErr w:type="spellStart"/>
      <w:r w:rsidRPr="00B874A2">
        <w:rPr>
          <w:rFonts w:ascii="Calibri" w:cs="Calibri"/>
        </w:rPr>
        <w:t>Susnjak</w:t>
      </w:r>
      <w:proofErr w:type="spellEnd"/>
      <w:r w:rsidRPr="00B874A2">
        <w:rPr>
          <w:rFonts w:ascii="Calibri" w:cs="Calibri"/>
        </w:rPr>
        <w:t xml:space="preserve">, T. (2022). </w:t>
      </w:r>
      <w:proofErr w:type="spellStart"/>
      <w:r w:rsidRPr="00B874A2">
        <w:rPr>
          <w:rFonts w:ascii="Calibri" w:cs="Calibri"/>
          <w:i/>
          <w:iCs/>
        </w:rPr>
        <w:t>ChatGPT</w:t>
      </w:r>
      <w:proofErr w:type="spellEnd"/>
      <w:r w:rsidRPr="00B874A2">
        <w:rPr>
          <w:rFonts w:ascii="Calibri" w:cs="Calibri"/>
          <w:i/>
          <w:iCs/>
        </w:rPr>
        <w:t>: The End of Online Exam Integrity?</w:t>
      </w:r>
      <w:r w:rsidRPr="00B874A2">
        <w:rPr>
          <w:rFonts w:ascii="Calibri" w:cs="Calibri"/>
        </w:rPr>
        <w:t xml:space="preserve"> </w:t>
      </w:r>
      <w:r w:rsidRPr="00B874A2">
        <w:rPr>
          <w:rFonts w:ascii="Calibri" w:cs="Calibri"/>
          <w:lang w:val="nl-NL"/>
        </w:rPr>
        <w:t>(</w:t>
      </w:r>
      <w:proofErr w:type="gramStart"/>
      <w:r w:rsidRPr="00B874A2">
        <w:rPr>
          <w:rFonts w:ascii="Calibri" w:cs="Calibri"/>
          <w:lang w:val="nl-NL"/>
        </w:rPr>
        <w:t>arXiv</w:t>
      </w:r>
      <w:proofErr w:type="gramEnd"/>
      <w:r w:rsidRPr="00B874A2">
        <w:rPr>
          <w:rFonts w:ascii="Calibri" w:cs="Calibri"/>
          <w:lang w:val="nl-NL"/>
        </w:rPr>
        <w:t xml:space="preserve">:2212.09292). </w:t>
      </w:r>
      <w:proofErr w:type="gramStart"/>
      <w:r w:rsidRPr="00B874A2">
        <w:rPr>
          <w:rFonts w:ascii="Calibri" w:cs="Calibri"/>
          <w:lang w:val="nl-NL"/>
        </w:rPr>
        <w:t>arXiv</w:t>
      </w:r>
      <w:proofErr w:type="gramEnd"/>
      <w:r w:rsidRPr="00B874A2">
        <w:rPr>
          <w:rFonts w:ascii="Calibri" w:cs="Calibri"/>
          <w:lang w:val="nl-NL"/>
        </w:rPr>
        <w:t xml:space="preserve">. </w:t>
      </w:r>
      <w:proofErr w:type="gramStart"/>
      <w:r w:rsidRPr="00B874A2">
        <w:rPr>
          <w:rFonts w:ascii="Calibri" w:cs="Calibri"/>
          <w:lang w:val="nl-NL"/>
        </w:rPr>
        <w:t>http://arxiv.org/abs/2212.09292</w:t>
      </w:r>
      <w:proofErr w:type="gramEnd"/>
    </w:p>
    <w:p w14:paraId="1B5188F9" w14:textId="77777777" w:rsidR="00B874A2" w:rsidRPr="00B874A2" w:rsidRDefault="00B874A2" w:rsidP="00B874A2">
      <w:pPr>
        <w:pStyle w:val="Bibliography"/>
        <w:jc w:val="left"/>
        <w:rPr>
          <w:rFonts w:ascii="Calibri" w:cs="Calibri"/>
        </w:rPr>
      </w:pPr>
      <w:r w:rsidRPr="00B874A2">
        <w:rPr>
          <w:rFonts w:ascii="Calibri" w:cs="Calibri"/>
        </w:rPr>
        <w:t xml:space="preserve">Van Horn, G., Mac </w:t>
      </w:r>
      <w:proofErr w:type="spellStart"/>
      <w:r w:rsidRPr="00B874A2">
        <w:rPr>
          <w:rFonts w:ascii="Calibri" w:cs="Calibri"/>
        </w:rPr>
        <w:t>Aodha</w:t>
      </w:r>
      <w:proofErr w:type="spellEnd"/>
      <w:r w:rsidRPr="00B874A2">
        <w:rPr>
          <w:rFonts w:ascii="Calibri" w:cs="Calibri"/>
        </w:rPr>
        <w:t xml:space="preserve">, O., Song, Y., Cui, Y., Sun, C., Shepard, A., Adam, H., </w:t>
      </w:r>
      <w:proofErr w:type="spellStart"/>
      <w:r w:rsidRPr="00B874A2">
        <w:rPr>
          <w:rFonts w:ascii="Calibri" w:cs="Calibri"/>
        </w:rPr>
        <w:t>Perona</w:t>
      </w:r>
      <w:proofErr w:type="spellEnd"/>
      <w:r w:rsidRPr="00B874A2">
        <w:rPr>
          <w:rFonts w:ascii="Calibri" w:cs="Calibri"/>
        </w:rPr>
        <w:t xml:space="preserve">, P., &amp; </w:t>
      </w:r>
      <w:proofErr w:type="spellStart"/>
      <w:r w:rsidRPr="00B874A2">
        <w:rPr>
          <w:rFonts w:ascii="Calibri" w:cs="Calibri"/>
        </w:rPr>
        <w:t>Belongie</w:t>
      </w:r>
      <w:proofErr w:type="spellEnd"/>
      <w:r w:rsidRPr="00B874A2">
        <w:rPr>
          <w:rFonts w:ascii="Calibri" w:cs="Calibri"/>
        </w:rPr>
        <w:t xml:space="preserve">, S. (2018). </w:t>
      </w:r>
      <w:r w:rsidRPr="00B874A2">
        <w:rPr>
          <w:rFonts w:ascii="Calibri" w:cs="Calibri"/>
          <w:i/>
          <w:iCs/>
        </w:rPr>
        <w:t xml:space="preserve">The </w:t>
      </w:r>
      <w:proofErr w:type="spellStart"/>
      <w:r w:rsidRPr="00B874A2">
        <w:rPr>
          <w:rFonts w:ascii="Calibri" w:cs="Calibri"/>
          <w:i/>
          <w:iCs/>
        </w:rPr>
        <w:t>iNaturalist</w:t>
      </w:r>
      <w:proofErr w:type="spellEnd"/>
      <w:r w:rsidRPr="00B874A2">
        <w:rPr>
          <w:rFonts w:ascii="Calibri" w:cs="Calibri"/>
          <w:i/>
          <w:iCs/>
        </w:rPr>
        <w:t xml:space="preserve"> Species Classification and Detection Dataset</w:t>
      </w:r>
      <w:r w:rsidRPr="00B874A2">
        <w:rPr>
          <w:rFonts w:ascii="Calibri" w:cs="Calibri"/>
        </w:rPr>
        <w:t xml:space="preserve"> (arXiv:1707.06642). </w:t>
      </w:r>
      <w:proofErr w:type="spellStart"/>
      <w:r w:rsidRPr="00B874A2">
        <w:rPr>
          <w:rFonts w:ascii="Calibri" w:cs="Calibri"/>
        </w:rPr>
        <w:t>arXiv</w:t>
      </w:r>
      <w:proofErr w:type="spellEnd"/>
      <w:r w:rsidRPr="00B874A2">
        <w:rPr>
          <w:rFonts w:ascii="Calibri" w:cs="Calibri"/>
        </w:rPr>
        <w:t>. https://doi.org/10.48550/arXiv.1707.06642</w:t>
      </w:r>
    </w:p>
    <w:p w14:paraId="22007A52" w14:textId="77777777" w:rsidR="00B874A2" w:rsidRPr="00B874A2" w:rsidRDefault="00B874A2" w:rsidP="00B874A2">
      <w:pPr>
        <w:pStyle w:val="Bibliography"/>
        <w:jc w:val="left"/>
        <w:rPr>
          <w:rFonts w:ascii="Calibri" w:cs="Calibri"/>
        </w:rPr>
      </w:pPr>
      <w:r w:rsidRPr="00B874A2">
        <w:rPr>
          <w:rFonts w:ascii="Calibri" w:cs="Calibri"/>
          <w:lang w:val="nl-NL"/>
        </w:rPr>
        <w:t xml:space="preserve">Van Horn, G., &amp; Perona, P. (2017). </w:t>
      </w:r>
      <w:r w:rsidRPr="00B874A2">
        <w:rPr>
          <w:rFonts w:ascii="Calibri" w:cs="Calibri"/>
        </w:rPr>
        <w:t xml:space="preserve">The Devil is in the Tails: Fine-grained Classification in the Wild. </w:t>
      </w:r>
      <w:r w:rsidRPr="00B874A2">
        <w:rPr>
          <w:rFonts w:ascii="Calibri" w:cs="Calibri"/>
          <w:i/>
          <w:iCs/>
        </w:rPr>
        <w:t>ArXiv:1709.01450 [Cs]</w:t>
      </w:r>
      <w:r w:rsidRPr="00B874A2">
        <w:rPr>
          <w:rFonts w:ascii="Calibri" w:cs="Calibri"/>
        </w:rPr>
        <w:t>. http://arxiv.org/abs/1709.01450</w:t>
      </w:r>
    </w:p>
    <w:p w14:paraId="0E3DD363" w14:textId="2C4DC01D" w:rsidR="005D662F" w:rsidRPr="00EA4680" w:rsidRDefault="008656D9" w:rsidP="00B874A2">
      <w:pPr>
        <w:jc w:val="left"/>
        <w:sectPr w:rsidR="005D662F" w:rsidRPr="00EA4680" w:rsidSect="00A20386">
          <w:pgSz w:w="11906" w:h="16838" w:code="9"/>
          <w:pgMar w:top="1701" w:right="1701" w:bottom="1701" w:left="1985" w:header="0" w:footer="0" w:gutter="0"/>
          <w:cols w:space="720"/>
          <w:noEndnote/>
          <w:docGrid w:linePitch="272"/>
        </w:sectPr>
      </w:pPr>
      <w:r w:rsidRPr="00EA4680">
        <w:fldChar w:fldCharType="end"/>
      </w:r>
    </w:p>
    <w:p w14:paraId="74E333A9" w14:textId="77777777" w:rsidR="005D662F" w:rsidRPr="00EA4680" w:rsidRDefault="005A52FF" w:rsidP="005D662F">
      <w:pPr>
        <w:pStyle w:val="Heading1"/>
        <w:numPr>
          <w:ilvl w:val="0"/>
          <w:numId w:val="0"/>
        </w:numPr>
        <w:rPr>
          <w:sz w:val="20"/>
        </w:rPr>
      </w:pPr>
      <w:r w:rsidRPr="00EA4680">
        <w:rPr>
          <w:sz w:val="20"/>
        </w:rPr>
        <w:lastRenderedPageBreak/>
        <w:t xml:space="preserve">[if applicable] </w:t>
      </w:r>
      <w:r w:rsidR="00551D3E" w:rsidRPr="00EA4680">
        <w:rPr>
          <w:sz w:val="20"/>
        </w:rPr>
        <w:t>Appendix…</w:t>
      </w:r>
    </w:p>
    <w:p w14:paraId="4B41CB29" w14:textId="77777777" w:rsidR="00652A86" w:rsidRPr="00EA4680" w:rsidRDefault="00652A86" w:rsidP="00652A86"/>
    <w:p w14:paraId="361BCBF9" w14:textId="77777777" w:rsidR="00652A86" w:rsidRPr="00EA4680" w:rsidRDefault="00652A86" w:rsidP="00652A86"/>
    <w:p w14:paraId="636CCE65" w14:textId="77777777" w:rsidR="002B3A85" w:rsidRPr="00EA4680" w:rsidRDefault="002B3A85" w:rsidP="00687668"/>
    <w:sectPr w:rsidR="002B3A85" w:rsidRPr="00EA4680" w:rsidSect="00A20386">
      <w:pgSz w:w="11906" w:h="16838" w:code="9"/>
      <w:pgMar w:top="1701" w:right="1701" w:bottom="1701" w:left="1985" w:header="0" w:footer="0" w:gutter="0"/>
      <w:cols w:space="720"/>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A3EB77" w14:textId="77777777" w:rsidR="00BB3791" w:rsidRDefault="00BB3791">
      <w:r>
        <w:separator/>
      </w:r>
    </w:p>
  </w:endnote>
  <w:endnote w:type="continuationSeparator" w:id="0">
    <w:p w14:paraId="0EDD8BAC" w14:textId="77777777" w:rsidR="00BB3791" w:rsidRDefault="00BB37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FB5A5DA4-0741-174A-9759-23EEC178A8A3}"/>
    <w:embedBold r:id="rId2" w:fontKey="{32006153-CA9E-1F45-90CA-8DE0FD8DE277}"/>
    <w:embedItalic r:id="rId3" w:fontKey="{BB47C265-296A-9C4D-AF2E-F1DA99AFB53B}"/>
    <w:embedBoldItalic r:id="rId4" w:fontKey="{07FC1D55-2A2F-104B-80B3-5AE5E77BD31E}"/>
  </w:font>
  <w:font w:name="Wingdings">
    <w:panose1 w:val="05000000000000000000"/>
    <w:charset w:val="4D"/>
    <w:family w:val="decorative"/>
    <w:pitch w:val="variable"/>
    <w:sig w:usb0="00000003" w:usb1="00000000" w:usb2="00000000" w:usb3="00000000" w:csb0="80000001" w:csb1="00000000"/>
    <w:embedRegular r:id="rId5" w:fontKey="{677E14EA-CDF3-AF46-A8D0-CAAB203981F2}"/>
  </w:font>
  <w:font w:name="Courier New">
    <w:panose1 w:val="02070309020205020404"/>
    <w:charset w:val="00"/>
    <w:family w:val="modern"/>
    <w:pitch w:val="fixed"/>
    <w:sig w:usb0="E0002EFF" w:usb1="C0007843" w:usb2="00000009" w:usb3="00000000" w:csb0="000001FF" w:csb1="00000000"/>
    <w:embedRegular r:id="rId6" w:fontKey="{F870C0B6-6207-9346-8C7A-E496E3F7680C}"/>
  </w:font>
  <w:font w:name="Symbol">
    <w:panose1 w:val="05050102010706020507"/>
    <w:charset w:val="02"/>
    <w:family w:val="decorative"/>
    <w:pitch w:val="variable"/>
    <w:sig w:usb0="00000000" w:usb1="10000000" w:usb2="00000000" w:usb3="00000000" w:csb0="80000000" w:csb1="00000000"/>
    <w:embedRegular r:id="rId7" w:fontKey="{62CEFF47-56B5-CB4B-A534-0EC7C261A36F}"/>
  </w:font>
  <w:font w:name="MetaBookLF-Roman">
    <w:altName w:val="Century Gothic"/>
    <w:panose1 w:val="020B0604020202020204"/>
    <w:charset w:val="00"/>
    <w:family w:val="swiss"/>
    <w:pitch w:val="variable"/>
    <w:sig w:usb0="80000027"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embedRegular r:id="rId9" w:fontKey="{DDDCBE30-11F6-0E43-B42D-CC9C713ED5D7}"/>
    <w:embedBold r:id="rId10" w:fontKey="{C4BE392B-9BD4-EF4C-9BEE-A08A8871A4B9}"/>
    <w:embedItalic r:id="rId11" w:fontKey="{78ED48F1-B075-CE41-8C53-62FE2BB569EF}"/>
    <w:embedBoldItalic r:id="rId12" w:fontKey="{BF57D7AC-1806-4644-BA4A-DE966D3F6689}"/>
  </w:font>
  <w:font w:name="MetaBoldLF-Roman">
    <w:altName w:val="Lucida Sans Unicode"/>
    <w:panose1 w:val="020B0604020202020204"/>
    <w:charset w:val="00"/>
    <w:family w:val="swiss"/>
    <w:pitch w:val="variable"/>
    <w:sig w:usb0="80000027"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embedRegular r:id="rId14" w:fontKey="{A96646F3-2858-DF4B-9E6F-41C0740D0B83}"/>
    <w:embedItalic r:id="rId15" w:fontKey="{9F4795D8-965D-574F-8CDE-C266BF0C1AE3}"/>
  </w:font>
  <w:font w:name="Arial">
    <w:panose1 w:val="020B0604020202020204"/>
    <w:charset w:val="00"/>
    <w:family w:val="swiss"/>
    <w:pitch w:val="variable"/>
    <w:sig w:usb0="E0002EFF" w:usb1="C000785B" w:usb2="00000009" w:usb3="00000000" w:csb0="000001FF" w:csb1="00000000"/>
    <w:embedRegular r:id="rId16" w:fontKey="{DE88EC3E-D641-7C42-BE31-45B4FA6D226D}"/>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F0694" w14:textId="77777777" w:rsidR="0061358E" w:rsidRDefault="0061358E" w:rsidP="0061358E">
    <w:pPr>
      <w:pStyle w:val="Footer"/>
      <w:jc w:val="right"/>
      <w:rPr>
        <w:sz w:val="14"/>
      </w:rPr>
    </w:pPr>
    <w:r>
      <w:rPr>
        <w:noProof/>
        <w:sz w:val="14"/>
      </w:rPr>
      <w:drawing>
        <wp:inline distT="0" distB="0" distL="0" distR="0" wp14:anchorId="73D12754" wp14:editId="39DEC23E">
          <wp:extent cx="1941547" cy="367957"/>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3874" cy="372188"/>
                  </a:xfrm>
                  <a:prstGeom prst="rect">
                    <a:avLst/>
                  </a:prstGeom>
                  <a:noFill/>
                </pic:spPr>
              </pic:pic>
            </a:graphicData>
          </a:graphic>
        </wp:inline>
      </w:drawing>
    </w:r>
  </w:p>
  <w:p w14:paraId="2D7C5214" w14:textId="77777777" w:rsidR="00F21214" w:rsidRDefault="00F21214" w:rsidP="0061358E">
    <w:pPr>
      <w:pStyle w:val="Footer"/>
      <w:jc w:val="right"/>
      <w:rPr>
        <w:sz w:val="14"/>
      </w:rPr>
    </w:pPr>
    <w:r>
      <w:rPr>
        <w:noProof/>
      </w:rPr>
      <mc:AlternateContent>
        <mc:Choice Requires="wps">
          <w:drawing>
            <wp:anchor distT="0" distB="0" distL="114300" distR="114300" simplePos="0" relativeHeight="251658752" behindDoc="0" locked="0" layoutInCell="1" allowOverlap="1" wp14:anchorId="31CEA0C3" wp14:editId="5EFA2351">
              <wp:simplePos x="0" y="0"/>
              <wp:positionH relativeFrom="page">
                <wp:posOffset>6737350</wp:posOffset>
              </wp:positionH>
              <wp:positionV relativeFrom="page">
                <wp:posOffset>10055860</wp:posOffset>
              </wp:positionV>
              <wp:extent cx="565785" cy="191770"/>
              <wp:effectExtent l="0" t="0" r="0" b="0"/>
              <wp:wrapNone/>
              <wp:docPr id="650" name="Rechthoek 65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2E95146C" w14:textId="77777777" w:rsidR="00F21214" w:rsidRPr="00E0638E" w:rsidRDefault="00F21214" w:rsidP="00E0638E">
                          <w:pPr>
                            <w:pBdr>
                              <w:top w:val="single" w:sz="4" w:space="1" w:color="7F7F7F"/>
                            </w:pBdr>
                            <w:jc w:val="center"/>
                            <w:rPr>
                              <w:color w:val="C0504D"/>
                            </w:rPr>
                          </w:pPr>
                          <w:r w:rsidRPr="00E0638E">
                            <w:fldChar w:fldCharType="begin"/>
                          </w:r>
                          <w:r>
                            <w:instrText>PAGE   \* MERGEFORMAT</w:instrText>
                          </w:r>
                          <w:r w:rsidRPr="00E0638E">
                            <w:fldChar w:fldCharType="separate"/>
                          </w:r>
                          <w:r w:rsidR="00900381" w:rsidRPr="00900381">
                            <w:rPr>
                              <w:noProof/>
                              <w:color w:val="C0504D"/>
                            </w:rPr>
                            <w:t>1</w:t>
                          </w:r>
                          <w:r w:rsidRPr="00E0638E">
                            <w:rPr>
                              <w:color w:val="C0504D"/>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31CEA0C3" id="Rechthoek 650" o:spid="_x0000_s1026" style="position:absolute;left:0;text-align:left;margin-left:530.5pt;margin-top:791.8pt;width:44.55pt;height:15.1pt;rotation:180;flip:x;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" filled="f" fillcolor="#c0504d" stroked="f" strokecolor="#5c83b4" strokeweight="2.25pt">
              <o:lock v:ext="edit" aspectratio="t"/>
              <v:textbox inset=",0,,0">
                <w:txbxContent>
                  <w:p w14:paraId="2E95146C" w14:textId="77777777" w:rsidR="00F21214" w:rsidRPr="00E0638E" w:rsidRDefault="00F21214" w:rsidP="00E0638E">
                    <w:pPr>
                      <w:pBdr>
                        <w:top w:val="single" w:sz="4" w:space="1" w:color="7F7F7F"/>
                      </w:pBdr>
                      <w:jc w:val="center"/>
                      <w:rPr>
                        <w:color w:val="C0504D"/>
                      </w:rPr>
                    </w:pPr>
                    <w:r w:rsidRPr="00E0638E">
                      <w:fldChar w:fldCharType="begin"/>
                    </w:r>
                    <w:r>
                      <w:instrText>PAGE   \* MERGEFORMAT</w:instrText>
                    </w:r>
                    <w:r w:rsidRPr="00E0638E">
                      <w:fldChar w:fldCharType="separate"/>
                    </w:r>
                    <w:r w:rsidR="00900381" w:rsidRPr="00900381">
                      <w:rPr>
                        <w:noProof/>
                        <w:color w:val="C0504D"/>
                      </w:rPr>
                      <w:t>1</w:t>
                    </w:r>
                    <w:r w:rsidRPr="00E0638E">
                      <w:rPr>
                        <w:color w:val="C0504D"/>
                      </w:rPr>
                      <w:fldChar w:fldCharType="end"/>
                    </w: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26782" w14:textId="77777777" w:rsidR="00BB3791" w:rsidRDefault="00BB3791">
      <w:r>
        <w:separator/>
      </w:r>
    </w:p>
  </w:footnote>
  <w:footnote w:type="continuationSeparator" w:id="0">
    <w:p w14:paraId="0E53F69C" w14:textId="77777777" w:rsidR="00BB3791" w:rsidRDefault="00BB37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70B4F" w14:textId="77777777" w:rsidR="00F21214" w:rsidRDefault="00F21214">
    <w:pPr>
      <w:pStyle w:val="Header"/>
      <w:rPr>
        <w:sz w:val="14"/>
      </w:rPr>
    </w:pPr>
  </w:p>
  <w:p w14:paraId="7BE9B4EE" w14:textId="77777777" w:rsidR="00F21214" w:rsidRDefault="00F21214">
    <w:pPr>
      <w:pStyle w:val="Header"/>
      <w:rPr>
        <w:sz w:val="14"/>
      </w:rPr>
    </w:pPr>
  </w:p>
  <w:p w14:paraId="4FCF097E" w14:textId="77777777" w:rsidR="00F21214" w:rsidRPr="00246E93" w:rsidRDefault="00F21214">
    <w:pPr>
      <w:pStyle w:val="Header"/>
      <w:tabs>
        <w:tab w:val="clear" w:pos="4536"/>
        <w:tab w:val="clear" w:pos="9072"/>
        <w:tab w:val="right" w:pos="-567"/>
        <w:tab w:val="left" w:pos="0"/>
      </w:tabs>
      <w:ind w:left="-2835"/>
      <w:rPr>
        <w:szCs w:val="16"/>
        <w:lang w:val="sv-SE"/>
      </w:rPr>
    </w:pPr>
    <w:r>
      <w:rPr>
        <w:sz w:val="14"/>
      </w:rPr>
      <w:tab/>
    </w:r>
  </w:p>
  <w:p w14:paraId="54AC0A81" w14:textId="77777777" w:rsidR="00F21214" w:rsidRPr="0021567E" w:rsidRDefault="00F21214" w:rsidP="0021567E">
    <w:pPr>
      <w:pStyle w:val="Header"/>
      <w:tabs>
        <w:tab w:val="clear" w:pos="4536"/>
        <w:tab w:val="clear" w:pos="9072"/>
        <w:tab w:val="right" w:pos="-567"/>
        <w:tab w:val="left" w:pos="0"/>
      </w:tabs>
      <w:ind w:left="-2835"/>
      <w:rPr>
        <w:sz w:val="14"/>
      </w:rPr>
    </w:pPr>
    <w:r w:rsidRPr="00A525C2">
      <w:rPr>
        <w:sz w:val="14"/>
        <w:lang w:val="sv-SE"/>
      </w:rPr>
      <w:tab/>
    </w:r>
    <w:r w:rsidRPr="00246E93">
      <w:rPr>
        <w:szCs w:val="16"/>
        <w:lang w:val="sv-SE"/>
      </w:rPr>
      <w:tab/>
    </w:r>
    <w:bookmarkStart w:id="1" w:name="kr5"/>
    <w:bookmarkEnd w:id="1"/>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C0C53"/>
    <w:multiLevelType w:val="multilevel"/>
    <w:tmpl w:val="C92AD956"/>
    <w:lvl w:ilvl="0">
      <w:start w:val="1"/>
      <w:numFmt w:val="decimal"/>
      <w:lvlText w:val="%1"/>
      <w:lvlJc w:val="right"/>
      <w:pPr>
        <w:tabs>
          <w:tab w:val="num" w:pos="567"/>
        </w:tabs>
        <w:ind w:left="567" w:hanging="567"/>
      </w:pPr>
      <w:rPr>
        <w:color w:val="000000"/>
      </w:rPr>
    </w:lvl>
    <w:lvl w:ilvl="1">
      <w:start w:val="1"/>
      <w:numFmt w:val="decimal"/>
      <w:lvlText w:val="%1.%2"/>
      <w:lvlJc w:val="right"/>
      <w:pPr>
        <w:tabs>
          <w:tab w:val="num" w:pos="1985"/>
        </w:tabs>
        <w:ind w:left="1985" w:hanging="1985"/>
      </w:pPr>
    </w:lvl>
    <w:lvl w:ilvl="2">
      <w:start w:val="1"/>
      <w:numFmt w:val="decimal"/>
      <w:lvlText w:val="%1.%2.%3"/>
      <w:lvlJc w:val="right"/>
      <w:pPr>
        <w:tabs>
          <w:tab w:val="num" w:pos="567"/>
        </w:tabs>
        <w:ind w:left="567" w:hanging="567"/>
      </w:pPr>
      <w:rPr>
        <w:color w:val="000000"/>
      </w:rPr>
    </w:lvl>
    <w:lvl w:ilvl="3">
      <w:start w:val="1"/>
      <w:numFmt w:val="decimal"/>
      <w:lvlText w:val="%1.%2.%3.%4"/>
      <w:lvlJc w:val="right"/>
      <w:pPr>
        <w:tabs>
          <w:tab w:val="num" w:pos="0"/>
        </w:tabs>
        <w:ind w:left="0" w:hanging="567"/>
      </w:pPr>
    </w:lvl>
    <w:lvl w:ilvl="4">
      <w:start w:val="1"/>
      <w:numFmt w:val="decimal"/>
      <w:lvlText w:val="%1.%2.%3.%4.%5"/>
      <w:lvlJc w:val="left"/>
      <w:pPr>
        <w:tabs>
          <w:tab w:val="num" w:pos="1418"/>
        </w:tabs>
        <w:ind w:left="1418" w:hanging="1418"/>
      </w:pPr>
    </w:lvl>
    <w:lvl w:ilvl="5">
      <w:start w:val="1"/>
      <w:numFmt w:val="decimal"/>
      <w:lvlText w:val="%1.%2.%3.%4.%5.%6"/>
      <w:lvlJc w:val="left"/>
      <w:pPr>
        <w:tabs>
          <w:tab w:val="num" w:pos="1418"/>
        </w:tabs>
        <w:ind w:left="1418" w:hanging="1418"/>
      </w:pPr>
    </w:lvl>
    <w:lvl w:ilvl="6">
      <w:start w:val="1"/>
      <w:numFmt w:val="decimal"/>
      <w:lvlText w:val="%1.%2.%3.%4.%5.%6.%7"/>
      <w:lvlJc w:val="left"/>
      <w:pPr>
        <w:tabs>
          <w:tab w:val="num" w:pos="1800"/>
        </w:tabs>
        <w:ind w:left="1418" w:hanging="1418"/>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9425313"/>
    <w:multiLevelType w:val="hybridMultilevel"/>
    <w:tmpl w:val="5C9A0510"/>
    <w:lvl w:ilvl="0" w:tplc="04090005">
      <w:start w:val="1"/>
      <w:numFmt w:val="bullet"/>
      <w:lvlText w:val=""/>
      <w:lvlJc w:val="left"/>
      <w:pPr>
        <w:tabs>
          <w:tab w:val="num" w:pos="765"/>
        </w:tabs>
        <w:ind w:left="765" w:hanging="360"/>
      </w:pPr>
      <w:rPr>
        <w:rFonts w:ascii="Wingdings" w:hAnsi="Wingdings" w:hint="default"/>
      </w:rPr>
    </w:lvl>
    <w:lvl w:ilvl="1" w:tplc="04090003" w:tentative="1">
      <w:start w:val="1"/>
      <w:numFmt w:val="bullet"/>
      <w:lvlText w:val="o"/>
      <w:lvlJc w:val="left"/>
      <w:pPr>
        <w:tabs>
          <w:tab w:val="num" w:pos="1485"/>
        </w:tabs>
        <w:ind w:left="1485" w:hanging="360"/>
      </w:pPr>
      <w:rPr>
        <w:rFonts w:ascii="Courier New" w:hAnsi="Courier New" w:cs="Courier New" w:hint="default"/>
      </w:rPr>
    </w:lvl>
    <w:lvl w:ilvl="2" w:tplc="04090005" w:tentative="1">
      <w:start w:val="1"/>
      <w:numFmt w:val="bullet"/>
      <w:lvlText w:val=""/>
      <w:lvlJc w:val="left"/>
      <w:pPr>
        <w:tabs>
          <w:tab w:val="num" w:pos="2205"/>
        </w:tabs>
        <w:ind w:left="2205" w:hanging="360"/>
      </w:pPr>
      <w:rPr>
        <w:rFonts w:ascii="Wingdings" w:hAnsi="Wingdings" w:hint="default"/>
      </w:rPr>
    </w:lvl>
    <w:lvl w:ilvl="3" w:tplc="04090001" w:tentative="1">
      <w:start w:val="1"/>
      <w:numFmt w:val="bullet"/>
      <w:lvlText w:val=""/>
      <w:lvlJc w:val="left"/>
      <w:pPr>
        <w:tabs>
          <w:tab w:val="num" w:pos="2925"/>
        </w:tabs>
        <w:ind w:left="2925" w:hanging="360"/>
      </w:pPr>
      <w:rPr>
        <w:rFonts w:ascii="Symbol" w:hAnsi="Symbol" w:hint="default"/>
      </w:rPr>
    </w:lvl>
    <w:lvl w:ilvl="4" w:tplc="04090003" w:tentative="1">
      <w:start w:val="1"/>
      <w:numFmt w:val="bullet"/>
      <w:lvlText w:val="o"/>
      <w:lvlJc w:val="left"/>
      <w:pPr>
        <w:tabs>
          <w:tab w:val="num" w:pos="3645"/>
        </w:tabs>
        <w:ind w:left="3645" w:hanging="360"/>
      </w:pPr>
      <w:rPr>
        <w:rFonts w:ascii="Courier New" w:hAnsi="Courier New" w:cs="Courier New" w:hint="default"/>
      </w:rPr>
    </w:lvl>
    <w:lvl w:ilvl="5" w:tplc="04090005" w:tentative="1">
      <w:start w:val="1"/>
      <w:numFmt w:val="bullet"/>
      <w:lvlText w:val=""/>
      <w:lvlJc w:val="left"/>
      <w:pPr>
        <w:tabs>
          <w:tab w:val="num" w:pos="4365"/>
        </w:tabs>
        <w:ind w:left="4365" w:hanging="360"/>
      </w:pPr>
      <w:rPr>
        <w:rFonts w:ascii="Wingdings" w:hAnsi="Wingdings" w:hint="default"/>
      </w:rPr>
    </w:lvl>
    <w:lvl w:ilvl="6" w:tplc="04090001" w:tentative="1">
      <w:start w:val="1"/>
      <w:numFmt w:val="bullet"/>
      <w:lvlText w:val=""/>
      <w:lvlJc w:val="left"/>
      <w:pPr>
        <w:tabs>
          <w:tab w:val="num" w:pos="5085"/>
        </w:tabs>
        <w:ind w:left="5085" w:hanging="360"/>
      </w:pPr>
      <w:rPr>
        <w:rFonts w:ascii="Symbol" w:hAnsi="Symbol" w:hint="default"/>
      </w:rPr>
    </w:lvl>
    <w:lvl w:ilvl="7" w:tplc="04090003" w:tentative="1">
      <w:start w:val="1"/>
      <w:numFmt w:val="bullet"/>
      <w:lvlText w:val="o"/>
      <w:lvlJc w:val="left"/>
      <w:pPr>
        <w:tabs>
          <w:tab w:val="num" w:pos="5805"/>
        </w:tabs>
        <w:ind w:left="5805" w:hanging="360"/>
      </w:pPr>
      <w:rPr>
        <w:rFonts w:ascii="Courier New" w:hAnsi="Courier New" w:cs="Courier New" w:hint="default"/>
      </w:rPr>
    </w:lvl>
    <w:lvl w:ilvl="8" w:tplc="04090005" w:tentative="1">
      <w:start w:val="1"/>
      <w:numFmt w:val="bullet"/>
      <w:lvlText w:val=""/>
      <w:lvlJc w:val="left"/>
      <w:pPr>
        <w:tabs>
          <w:tab w:val="num" w:pos="6525"/>
        </w:tabs>
        <w:ind w:left="6525" w:hanging="360"/>
      </w:pPr>
      <w:rPr>
        <w:rFonts w:ascii="Wingdings" w:hAnsi="Wingdings" w:hint="default"/>
      </w:rPr>
    </w:lvl>
  </w:abstractNum>
  <w:abstractNum w:abstractNumId="2" w15:restartNumberingAfterBreak="0">
    <w:nsid w:val="09507C33"/>
    <w:multiLevelType w:val="hybridMultilevel"/>
    <w:tmpl w:val="0E227E9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B155DFD"/>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612C1D"/>
    <w:multiLevelType w:val="hybridMultilevel"/>
    <w:tmpl w:val="2766E0FA"/>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BCD6947"/>
    <w:multiLevelType w:val="hybridMultilevel"/>
    <w:tmpl w:val="B5AAB94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DC56F48"/>
    <w:multiLevelType w:val="multilevel"/>
    <w:tmpl w:val="C20E183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4B35E4B"/>
    <w:multiLevelType w:val="hybridMultilevel"/>
    <w:tmpl w:val="72A0EC14"/>
    <w:lvl w:ilvl="0" w:tplc="04090001">
      <w:start w:val="1"/>
      <w:numFmt w:val="bullet"/>
      <w:lvlText w:val=""/>
      <w:lvlJc w:val="left"/>
      <w:pPr>
        <w:tabs>
          <w:tab w:val="num" w:pos="1480"/>
        </w:tabs>
        <w:ind w:left="1480" w:hanging="360"/>
      </w:pPr>
      <w:rPr>
        <w:rFonts w:ascii="Symbol" w:hAnsi="Symbol" w:hint="default"/>
      </w:rPr>
    </w:lvl>
    <w:lvl w:ilvl="1" w:tplc="04090003" w:tentative="1">
      <w:start w:val="1"/>
      <w:numFmt w:val="bullet"/>
      <w:lvlText w:val="o"/>
      <w:lvlJc w:val="left"/>
      <w:pPr>
        <w:tabs>
          <w:tab w:val="num" w:pos="2200"/>
        </w:tabs>
        <w:ind w:left="2200" w:hanging="360"/>
      </w:pPr>
      <w:rPr>
        <w:rFonts w:ascii="Courier New" w:hAnsi="Courier New" w:cs="Courier New" w:hint="default"/>
      </w:rPr>
    </w:lvl>
    <w:lvl w:ilvl="2" w:tplc="04090005" w:tentative="1">
      <w:start w:val="1"/>
      <w:numFmt w:val="bullet"/>
      <w:lvlText w:val=""/>
      <w:lvlJc w:val="left"/>
      <w:pPr>
        <w:tabs>
          <w:tab w:val="num" w:pos="2920"/>
        </w:tabs>
        <w:ind w:left="2920" w:hanging="360"/>
      </w:pPr>
      <w:rPr>
        <w:rFonts w:ascii="Wingdings" w:hAnsi="Wingdings" w:hint="default"/>
      </w:rPr>
    </w:lvl>
    <w:lvl w:ilvl="3" w:tplc="04090001" w:tentative="1">
      <w:start w:val="1"/>
      <w:numFmt w:val="bullet"/>
      <w:lvlText w:val=""/>
      <w:lvlJc w:val="left"/>
      <w:pPr>
        <w:tabs>
          <w:tab w:val="num" w:pos="3640"/>
        </w:tabs>
        <w:ind w:left="3640" w:hanging="360"/>
      </w:pPr>
      <w:rPr>
        <w:rFonts w:ascii="Symbol" w:hAnsi="Symbol" w:hint="default"/>
      </w:rPr>
    </w:lvl>
    <w:lvl w:ilvl="4" w:tplc="04090003" w:tentative="1">
      <w:start w:val="1"/>
      <w:numFmt w:val="bullet"/>
      <w:lvlText w:val="o"/>
      <w:lvlJc w:val="left"/>
      <w:pPr>
        <w:tabs>
          <w:tab w:val="num" w:pos="4360"/>
        </w:tabs>
        <w:ind w:left="4360" w:hanging="360"/>
      </w:pPr>
      <w:rPr>
        <w:rFonts w:ascii="Courier New" w:hAnsi="Courier New" w:cs="Courier New" w:hint="default"/>
      </w:rPr>
    </w:lvl>
    <w:lvl w:ilvl="5" w:tplc="04090005" w:tentative="1">
      <w:start w:val="1"/>
      <w:numFmt w:val="bullet"/>
      <w:lvlText w:val=""/>
      <w:lvlJc w:val="left"/>
      <w:pPr>
        <w:tabs>
          <w:tab w:val="num" w:pos="5080"/>
        </w:tabs>
        <w:ind w:left="5080" w:hanging="360"/>
      </w:pPr>
      <w:rPr>
        <w:rFonts w:ascii="Wingdings" w:hAnsi="Wingdings" w:hint="default"/>
      </w:rPr>
    </w:lvl>
    <w:lvl w:ilvl="6" w:tplc="04090001" w:tentative="1">
      <w:start w:val="1"/>
      <w:numFmt w:val="bullet"/>
      <w:lvlText w:val=""/>
      <w:lvlJc w:val="left"/>
      <w:pPr>
        <w:tabs>
          <w:tab w:val="num" w:pos="5800"/>
        </w:tabs>
        <w:ind w:left="5800" w:hanging="360"/>
      </w:pPr>
      <w:rPr>
        <w:rFonts w:ascii="Symbol" w:hAnsi="Symbol" w:hint="default"/>
      </w:rPr>
    </w:lvl>
    <w:lvl w:ilvl="7" w:tplc="04090003" w:tentative="1">
      <w:start w:val="1"/>
      <w:numFmt w:val="bullet"/>
      <w:lvlText w:val="o"/>
      <w:lvlJc w:val="left"/>
      <w:pPr>
        <w:tabs>
          <w:tab w:val="num" w:pos="6520"/>
        </w:tabs>
        <w:ind w:left="6520" w:hanging="360"/>
      </w:pPr>
      <w:rPr>
        <w:rFonts w:ascii="Courier New" w:hAnsi="Courier New" w:cs="Courier New" w:hint="default"/>
      </w:rPr>
    </w:lvl>
    <w:lvl w:ilvl="8" w:tplc="04090005" w:tentative="1">
      <w:start w:val="1"/>
      <w:numFmt w:val="bullet"/>
      <w:lvlText w:val=""/>
      <w:lvlJc w:val="left"/>
      <w:pPr>
        <w:tabs>
          <w:tab w:val="num" w:pos="7240"/>
        </w:tabs>
        <w:ind w:left="7240" w:hanging="360"/>
      </w:pPr>
      <w:rPr>
        <w:rFonts w:ascii="Wingdings" w:hAnsi="Wingdings" w:hint="default"/>
      </w:rPr>
    </w:lvl>
  </w:abstractNum>
  <w:abstractNum w:abstractNumId="8" w15:restartNumberingAfterBreak="0">
    <w:nsid w:val="14D7358F"/>
    <w:multiLevelType w:val="hybridMultilevel"/>
    <w:tmpl w:val="C20E183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BCF10C7"/>
    <w:multiLevelType w:val="hybridMultilevel"/>
    <w:tmpl w:val="ADF87778"/>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C5D58F0"/>
    <w:multiLevelType w:val="hybridMultilevel"/>
    <w:tmpl w:val="7CA2B4D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3854FF5"/>
    <w:multiLevelType w:val="hybridMultilevel"/>
    <w:tmpl w:val="90325A96"/>
    <w:lvl w:ilvl="0" w:tplc="04090005">
      <w:start w:val="1"/>
      <w:numFmt w:val="bullet"/>
      <w:lvlText w:val=""/>
      <w:lvlJc w:val="left"/>
      <w:pPr>
        <w:tabs>
          <w:tab w:val="num" w:pos="720"/>
        </w:tabs>
        <w:ind w:left="720" w:hanging="360"/>
      </w:pPr>
      <w:rPr>
        <w:rFonts w:ascii="Wingdings" w:hAnsi="Wingding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D4C6B8E"/>
    <w:multiLevelType w:val="singleLevel"/>
    <w:tmpl w:val="81CC1678"/>
    <w:lvl w:ilvl="0">
      <w:start w:val="1"/>
      <w:numFmt w:val="decimal"/>
      <w:pStyle w:val="FootnoteText"/>
      <w:lvlText w:val="%1."/>
      <w:lvlJc w:val="left"/>
      <w:pPr>
        <w:tabs>
          <w:tab w:val="num" w:pos="360"/>
        </w:tabs>
        <w:ind w:left="360" w:hanging="360"/>
      </w:pPr>
    </w:lvl>
  </w:abstractNum>
  <w:abstractNum w:abstractNumId="13" w15:restartNumberingAfterBreak="0">
    <w:nsid w:val="2D5F46E3"/>
    <w:multiLevelType w:val="hybridMultilevel"/>
    <w:tmpl w:val="72F6A95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E327419"/>
    <w:multiLevelType w:val="hybridMultilevel"/>
    <w:tmpl w:val="ECE4682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1D14DC3"/>
    <w:multiLevelType w:val="hybridMultilevel"/>
    <w:tmpl w:val="DF58ACB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38A0096C"/>
    <w:multiLevelType w:val="hybridMultilevel"/>
    <w:tmpl w:val="4CAE2A9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FB2401E"/>
    <w:multiLevelType w:val="hybridMultilevel"/>
    <w:tmpl w:val="19623C08"/>
    <w:lvl w:ilvl="0" w:tplc="04090005">
      <w:start w:val="1"/>
      <w:numFmt w:val="bullet"/>
      <w:lvlText w:val=""/>
      <w:lvlJc w:val="left"/>
      <w:pPr>
        <w:tabs>
          <w:tab w:val="num" w:pos="760"/>
        </w:tabs>
        <w:ind w:left="760" w:hanging="360"/>
      </w:pPr>
      <w:rPr>
        <w:rFonts w:ascii="Wingdings" w:hAnsi="Wingdings" w:hint="default"/>
      </w:rPr>
    </w:lvl>
    <w:lvl w:ilvl="1" w:tplc="04090003" w:tentative="1">
      <w:start w:val="1"/>
      <w:numFmt w:val="bullet"/>
      <w:lvlText w:val="o"/>
      <w:lvlJc w:val="left"/>
      <w:pPr>
        <w:tabs>
          <w:tab w:val="num" w:pos="2200"/>
        </w:tabs>
        <w:ind w:left="2200" w:hanging="360"/>
      </w:pPr>
      <w:rPr>
        <w:rFonts w:ascii="Courier New" w:hAnsi="Courier New" w:cs="Courier New" w:hint="default"/>
      </w:rPr>
    </w:lvl>
    <w:lvl w:ilvl="2" w:tplc="04090005" w:tentative="1">
      <w:start w:val="1"/>
      <w:numFmt w:val="bullet"/>
      <w:lvlText w:val=""/>
      <w:lvlJc w:val="left"/>
      <w:pPr>
        <w:tabs>
          <w:tab w:val="num" w:pos="2920"/>
        </w:tabs>
        <w:ind w:left="2920" w:hanging="360"/>
      </w:pPr>
      <w:rPr>
        <w:rFonts w:ascii="Wingdings" w:hAnsi="Wingdings" w:hint="default"/>
      </w:rPr>
    </w:lvl>
    <w:lvl w:ilvl="3" w:tplc="04090001" w:tentative="1">
      <w:start w:val="1"/>
      <w:numFmt w:val="bullet"/>
      <w:lvlText w:val=""/>
      <w:lvlJc w:val="left"/>
      <w:pPr>
        <w:tabs>
          <w:tab w:val="num" w:pos="3640"/>
        </w:tabs>
        <w:ind w:left="3640" w:hanging="360"/>
      </w:pPr>
      <w:rPr>
        <w:rFonts w:ascii="Symbol" w:hAnsi="Symbol" w:hint="default"/>
      </w:rPr>
    </w:lvl>
    <w:lvl w:ilvl="4" w:tplc="04090003" w:tentative="1">
      <w:start w:val="1"/>
      <w:numFmt w:val="bullet"/>
      <w:lvlText w:val="o"/>
      <w:lvlJc w:val="left"/>
      <w:pPr>
        <w:tabs>
          <w:tab w:val="num" w:pos="4360"/>
        </w:tabs>
        <w:ind w:left="4360" w:hanging="360"/>
      </w:pPr>
      <w:rPr>
        <w:rFonts w:ascii="Courier New" w:hAnsi="Courier New" w:cs="Courier New" w:hint="default"/>
      </w:rPr>
    </w:lvl>
    <w:lvl w:ilvl="5" w:tplc="04090005" w:tentative="1">
      <w:start w:val="1"/>
      <w:numFmt w:val="bullet"/>
      <w:lvlText w:val=""/>
      <w:lvlJc w:val="left"/>
      <w:pPr>
        <w:tabs>
          <w:tab w:val="num" w:pos="5080"/>
        </w:tabs>
        <w:ind w:left="5080" w:hanging="360"/>
      </w:pPr>
      <w:rPr>
        <w:rFonts w:ascii="Wingdings" w:hAnsi="Wingdings" w:hint="default"/>
      </w:rPr>
    </w:lvl>
    <w:lvl w:ilvl="6" w:tplc="04090001" w:tentative="1">
      <w:start w:val="1"/>
      <w:numFmt w:val="bullet"/>
      <w:lvlText w:val=""/>
      <w:lvlJc w:val="left"/>
      <w:pPr>
        <w:tabs>
          <w:tab w:val="num" w:pos="5800"/>
        </w:tabs>
        <w:ind w:left="5800" w:hanging="360"/>
      </w:pPr>
      <w:rPr>
        <w:rFonts w:ascii="Symbol" w:hAnsi="Symbol" w:hint="default"/>
      </w:rPr>
    </w:lvl>
    <w:lvl w:ilvl="7" w:tplc="04090003" w:tentative="1">
      <w:start w:val="1"/>
      <w:numFmt w:val="bullet"/>
      <w:lvlText w:val="o"/>
      <w:lvlJc w:val="left"/>
      <w:pPr>
        <w:tabs>
          <w:tab w:val="num" w:pos="6520"/>
        </w:tabs>
        <w:ind w:left="6520" w:hanging="360"/>
      </w:pPr>
      <w:rPr>
        <w:rFonts w:ascii="Courier New" w:hAnsi="Courier New" w:cs="Courier New" w:hint="default"/>
      </w:rPr>
    </w:lvl>
    <w:lvl w:ilvl="8" w:tplc="04090005" w:tentative="1">
      <w:start w:val="1"/>
      <w:numFmt w:val="bullet"/>
      <w:lvlText w:val=""/>
      <w:lvlJc w:val="left"/>
      <w:pPr>
        <w:tabs>
          <w:tab w:val="num" w:pos="7240"/>
        </w:tabs>
        <w:ind w:left="7240" w:hanging="360"/>
      </w:pPr>
      <w:rPr>
        <w:rFonts w:ascii="Wingdings" w:hAnsi="Wingdings" w:hint="default"/>
      </w:rPr>
    </w:lvl>
  </w:abstractNum>
  <w:abstractNum w:abstractNumId="18" w15:restartNumberingAfterBreak="0">
    <w:nsid w:val="41617913"/>
    <w:multiLevelType w:val="hybridMultilevel"/>
    <w:tmpl w:val="46B4C76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16636F4"/>
    <w:multiLevelType w:val="hybridMultilevel"/>
    <w:tmpl w:val="CFC8B10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2E04721"/>
    <w:multiLevelType w:val="hybridMultilevel"/>
    <w:tmpl w:val="E576762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5D83AF8"/>
    <w:multiLevelType w:val="hybridMultilevel"/>
    <w:tmpl w:val="045202D0"/>
    <w:lvl w:ilvl="0" w:tplc="04090005">
      <w:start w:val="1"/>
      <w:numFmt w:val="bullet"/>
      <w:lvlText w:val=""/>
      <w:lvlJc w:val="left"/>
      <w:pPr>
        <w:tabs>
          <w:tab w:val="num" w:pos="760"/>
        </w:tabs>
        <w:ind w:left="760" w:hanging="360"/>
      </w:pPr>
      <w:rPr>
        <w:rFonts w:ascii="Wingdings" w:hAnsi="Wingdings" w:hint="default"/>
      </w:rPr>
    </w:lvl>
    <w:lvl w:ilvl="1" w:tplc="04090001">
      <w:start w:val="1"/>
      <w:numFmt w:val="bullet"/>
      <w:lvlText w:val=""/>
      <w:lvlJc w:val="left"/>
      <w:pPr>
        <w:tabs>
          <w:tab w:val="num" w:pos="1480"/>
        </w:tabs>
        <w:ind w:left="1480" w:hanging="360"/>
      </w:pPr>
      <w:rPr>
        <w:rFonts w:ascii="Symbol" w:hAnsi="Symbol" w:hint="default"/>
      </w:rPr>
    </w:lvl>
    <w:lvl w:ilvl="2" w:tplc="04090005" w:tentative="1">
      <w:start w:val="1"/>
      <w:numFmt w:val="bullet"/>
      <w:lvlText w:val=""/>
      <w:lvlJc w:val="left"/>
      <w:pPr>
        <w:tabs>
          <w:tab w:val="num" w:pos="2200"/>
        </w:tabs>
        <w:ind w:left="2200" w:hanging="360"/>
      </w:pPr>
      <w:rPr>
        <w:rFonts w:ascii="Wingdings" w:hAnsi="Wingdings" w:hint="default"/>
      </w:rPr>
    </w:lvl>
    <w:lvl w:ilvl="3" w:tplc="04090001" w:tentative="1">
      <w:start w:val="1"/>
      <w:numFmt w:val="bullet"/>
      <w:lvlText w:val=""/>
      <w:lvlJc w:val="left"/>
      <w:pPr>
        <w:tabs>
          <w:tab w:val="num" w:pos="2920"/>
        </w:tabs>
        <w:ind w:left="2920" w:hanging="360"/>
      </w:pPr>
      <w:rPr>
        <w:rFonts w:ascii="Symbol" w:hAnsi="Symbol" w:hint="default"/>
      </w:rPr>
    </w:lvl>
    <w:lvl w:ilvl="4" w:tplc="04090003" w:tentative="1">
      <w:start w:val="1"/>
      <w:numFmt w:val="bullet"/>
      <w:lvlText w:val="o"/>
      <w:lvlJc w:val="left"/>
      <w:pPr>
        <w:tabs>
          <w:tab w:val="num" w:pos="3640"/>
        </w:tabs>
        <w:ind w:left="3640" w:hanging="360"/>
      </w:pPr>
      <w:rPr>
        <w:rFonts w:ascii="Courier New" w:hAnsi="Courier New" w:cs="Courier New" w:hint="default"/>
      </w:rPr>
    </w:lvl>
    <w:lvl w:ilvl="5" w:tplc="04090005" w:tentative="1">
      <w:start w:val="1"/>
      <w:numFmt w:val="bullet"/>
      <w:lvlText w:val=""/>
      <w:lvlJc w:val="left"/>
      <w:pPr>
        <w:tabs>
          <w:tab w:val="num" w:pos="4360"/>
        </w:tabs>
        <w:ind w:left="4360" w:hanging="360"/>
      </w:pPr>
      <w:rPr>
        <w:rFonts w:ascii="Wingdings" w:hAnsi="Wingdings" w:hint="default"/>
      </w:rPr>
    </w:lvl>
    <w:lvl w:ilvl="6" w:tplc="04090001" w:tentative="1">
      <w:start w:val="1"/>
      <w:numFmt w:val="bullet"/>
      <w:lvlText w:val=""/>
      <w:lvlJc w:val="left"/>
      <w:pPr>
        <w:tabs>
          <w:tab w:val="num" w:pos="5080"/>
        </w:tabs>
        <w:ind w:left="5080" w:hanging="360"/>
      </w:pPr>
      <w:rPr>
        <w:rFonts w:ascii="Symbol" w:hAnsi="Symbol" w:hint="default"/>
      </w:rPr>
    </w:lvl>
    <w:lvl w:ilvl="7" w:tplc="04090003" w:tentative="1">
      <w:start w:val="1"/>
      <w:numFmt w:val="bullet"/>
      <w:lvlText w:val="o"/>
      <w:lvlJc w:val="left"/>
      <w:pPr>
        <w:tabs>
          <w:tab w:val="num" w:pos="5800"/>
        </w:tabs>
        <w:ind w:left="5800" w:hanging="360"/>
      </w:pPr>
      <w:rPr>
        <w:rFonts w:ascii="Courier New" w:hAnsi="Courier New" w:cs="Courier New" w:hint="default"/>
      </w:rPr>
    </w:lvl>
    <w:lvl w:ilvl="8" w:tplc="04090005" w:tentative="1">
      <w:start w:val="1"/>
      <w:numFmt w:val="bullet"/>
      <w:lvlText w:val=""/>
      <w:lvlJc w:val="left"/>
      <w:pPr>
        <w:tabs>
          <w:tab w:val="num" w:pos="6520"/>
        </w:tabs>
        <w:ind w:left="6520" w:hanging="360"/>
      </w:pPr>
      <w:rPr>
        <w:rFonts w:ascii="Wingdings" w:hAnsi="Wingdings" w:hint="default"/>
      </w:rPr>
    </w:lvl>
  </w:abstractNum>
  <w:abstractNum w:abstractNumId="22" w15:restartNumberingAfterBreak="0">
    <w:nsid w:val="48163989"/>
    <w:multiLevelType w:val="hybridMultilevel"/>
    <w:tmpl w:val="E4B236A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84961DB"/>
    <w:multiLevelType w:val="hybridMultilevel"/>
    <w:tmpl w:val="B4F8183A"/>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64A1DE2"/>
    <w:multiLevelType w:val="hybridMultilevel"/>
    <w:tmpl w:val="4138796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6EE3F4E"/>
    <w:multiLevelType w:val="hybridMultilevel"/>
    <w:tmpl w:val="C792D72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71B6516"/>
    <w:multiLevelType w:val="hybridMultilevel"/>
    <w:tmpl w:val="B742154A"/>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8992E39"/>
    <w:multiLevelType w:val="hybridMultilevel"/>
    <w:tmpl w:val="0C54747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89D4828"/>
    <w:multiLevelType w:val="hybridMultilevel"/>
    <w:tmpl w:val="0C2677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1FA7295"/>
    <w:multiLevelType w:val="hybridMultilevel"/>
    <w:tmpl w:val="486E2920"/>
    <w:lvl w:ilvl="0" w:tplc="04090005">
      <w:start w:val="1"/>
      <w:numFmt w:val="bullet"/>
      <w:lvlText w:val=""/>
      <w:lvlJc w:val="left"/>
      <w:pPr>
        <w:tabs>
          <w:tab w:val="num" w:pos="720"/>
        </w:tabs>
        <w:ind w:left="720" w:hanging="360"/>
      </w:pPr>
      <w:rPr>
        <w:rFonts w:ascii="Wingdings" w:hAnsi="Wingdings" w:hint="default"/>
      </w:rPr>
    </w:lvl>
    <w:lvl w:ilvl="1" w:tplc="CCFECC20">
      <w:numFmt w:val="bullet"/>
      <w:lvlText w:val="-"/>
      <w:lvlJc w:val="left"/>
      <w:pPr>
        <w:tabs>
          <w:tab w:val="num" w:pos="1440"/>
        </w:tabs>
        <w:ind w:left="1440" w:hanging="360"/>
      </w:pPr>
      <w:rPr>
        <w:rFonts w:ascii="MetaBookLF-Roman" w:eastAsia="MS Mincho" w:hAnsi="MetaBookLF-Roman" w:cs="Times New Roman"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494516C"/>
    <w:multiLevelType w:val="hybridMultilevel"/>
    <w:tmpl w:val="B4CEB69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A354273"/>
    <w:multiLevelType w:val="hybridMultilevel"/>
    <w:tmpl w:val="882A41A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E312FF6"/>
    <w:multiLevelType w:val="hybridMultilevel"/>
    <w:tmpl w:val="7924FA4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3" w15:restartNumberingAfterBreak="0">
    <w:nsid w:val="70AE088D"/>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4" w15:restartNumberingAfterBreak="0">
    <w:nsid w:val="71604045"/>
    <w:multiLevelType w:val="hybridMultilevel"/>
    <w:tmpl w:val="A92CAF6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19A6CA5"/>
    <w:multiLevelType w:val="hybridMultilevel"/>
    <w:tmpl w:val="93DAB2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3DC0D1E"/>
    <w:multiLevelType w:val="multilevel"/>
    <w:tmpl w:val="00947C78"/>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right"/>
      <w:pPr>
        <w:tabs>
          <w:tab w:val="num" w:pos="1418"/>
        </w:tabs>
        <w:ind w:left="1418" w:hanging="1985"/>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7" w15:restartNumberingAfterBreak="0">
    <w:nsid w:val="766971BD"/>
    <w:multiLevelType w:val="multilevel"/>
    <w:tmpl w:val="72A0EC14"/>
    <w:lvl w:ilvl="0">
      <w:start w:val="1"/>
      <w:numFmt w:val="bullet"/>
      <w:lvlText w:val=""/>
      <w:lvlJc w:val="left"/>
      <w:pPr>
        <w:tabs>
          <w:tab w:val="num" w:pos="1480"/>
        </w:tabs>
        <w:ind w:left="1480" w:hanging="360"/>
      </w:pPr>
      <w:rPr>
        <w:rFonts w:ascii="Symbol" w:hAnsi="Symbol" w:hint="default"/>
      </w:rPr>
    </w:lvl>
    <w:lvl w:ilvl="1">
      <w:start w:val="1"/>
      <w:numFmt w:val="bullet"/>
      <w:lvlText w:val="o"/>
      <w:lvlJc w:val="left"/>
      <w:pPr>
        <w:tabs>
          <w:tab w:val="num" w:pos="2200"/>
        </w:tabs>
        <w:ind w:left="2200" w:hanging="360"/>
      </w:pPr>
      <w:rPr>
        <w:rFonts w:ascii="Courier New" w:hAnsi="Courier New" w:cs="Courier New" w:hint="default"/>
      </w:rPr>
    </w:lvl>
    <w:lvl w:ilvl="2">
      <w:start w:val="1"/>
      <w:numFmt w:val="bullet"/>
      <w:lvlText w:val=""/>
      <w:lvlJc w:val="left"/>
      <w:pPr>
        <w:tabs>
          <w:tab w:val="num" w:pos="2920"/>
        </w:tabs>
        <w:ind w:left="2920" w:hanging="360"/>
      </w:pPr>
      <w:rPr>
        <w:rFonts w:ascii="Wingdings" w:hAnsi="Wingdings" w:hint="default"/>
      </w:rPr>
    </w:lvl>
    <w:lvl w:ilvl="3">
      <w:start w:val="1"/>
      <w:numFmt w:val="bullet"/>
      <w:lvlText w:val=""/>
      <w:lvlJc w:val="left"/>
      <w:pPr>
        <w:tabs>
          <w:tab w:val="num" w:pos="3640"/>
        </w:tabs>
        <w:ind w:left="3640" w:hanging="360"/>
      </w:pPr>
      <w:rPr>
        <w:rFonts w:ascii="Symbol" w:hAnsi="Symbol" w:hint="default"/>
      </w:rPr>
    </w:lvl>
    <w:lvl w:ilvl="4">
      <w:start w:val="1"/>
      <w:numFmt w:val="bullet"/>
      <w:lvlText w:val="o"/>
      <w:lvlJc w:val="left"/>
      <w:pPr>
        <w:tabs>
          <w:tab w:val="num" w:pos="4360"/>
        </w:tabs>
        <w:ind w:left="4360" w:hanging="360"/>
      </w:pPr>
      <w:rPr>
        <w:rFonts w:ascii="Courier New" w:hAnsi="Courier New" w:cs="Courier New" w:hint="default"/>
      </w:rPr>
    </w:lvl>
    <w:lvl w:ilvl="5">
      <w:start w:val="1"/>
      <w:numFmt w:val="bullet"/>
      <w:lvlText w:val=""/>
      <w:lvlJc w:val="left"/>
      <w:pPr>
        <w:tabs>
          <w:tab w:val="num" w:pos="5080"/>
        </w:tabs>
        <w:ind w:left="5080" w:hanging="360"/>
      </w:pPr>
      <w:rPr>
        <w:rFonts w:ascii="Wingdings" w:hAnsi="Wingdings" w:hint="default"/>
      </w:rPr>
    </w:lvl>
    <w:lvl w:ilvl="6">
      <w:start w:val="1"/>
      <w:numFmt w:val="bullet"/>
      <w:lvlText w:val=""/>
      <w:lvlJc w:val="left"/>
      <w:pPr>
        <w:tabs>
          <w:tab w:val="num" w:pos="5800"/>
        </w:tabs>
        <w:ind w:left="5800" w:hanging="360"/>
      </w:pPr>
      <w:rPr>
        <w:rFonts w:ascii="Symbol" w:hAnsi="Symbol" w:hint="default"/>
      </w:rPr>
    </w:lvl>
    <w:lvl w:ilvl="7">
      <w:start w:val="1"/>
      <w:numFmt w:val="bullet"/>
      <w:lvlText w:val="o"/>
      <w:lvlJc w:val="left"/>
      <w:pPr>
        <w:tabs>
          <w:tab w:val="num" w:pos="6520"/>
        </w:tabs>
        <w:ind w:left="6520" w:hanging="360"/>
      </w:pPr>
      <w:rPr>
        <w:rFonts w:ascii="Courier New" w:hAnsi="Courier New" w:cs="Courier New" w:hint="default"/>
      </w:rPr>
    </w:lvl>
    <w:lvl w:ilvl="8">
      <w:start w:val="1"/>
      <w:numFmt w:val="bullet"/>
      <w:lvlText w:val=""/>
      <w:lvlJc w:val="left"/>
      <w:pPr>
        <w:tabs>
          <w:tab w:val="num" w:pos="7240"/>
        </w:tabs>
        <w:ind w:left="7240" w:hanging="360"/>
      </w:pPr>
      <w:rPr>
        <w:rFonts w:ascii="Wingdings" w:hAnsi="Wingdings" w:hint="default"/>
      </w:rPr>
    </w:lvl>
  </w:abstractNum>
  <w:abstractNum w:abstractNumId="38" w15:restartNumberingAfterBreak="0">
    <w:nsid w:val="791F5D9D"/>
    <w:multiLevelType w:val="hybridMultilevel"/>
    <w:tmpl w:val="454E1F4A"/>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B955F4A"/>
    <w:multiLevelType w:val="hybridMultilevel"/>
    <w:tmpl w:val="E3EEDAF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535896375">
    <w:abstractNumId w:val="12"/>
  </w:num>
  <w:num w:numId="2" w16cid:durableId="1408459267">
    <w:abstractNumId w:val="36"/>
  </w:num>
  <w:num w:numId="3" w16cid:durableId="1749107151">
    <w:abstractNumId w:val="0"/>
  </w:num>
  <w:num w:numId="4" w16cid:durableId="1780877688">
    <w:abstractNumId w:val="20"/>
  </w:num>
  <w:num w:numId="5" w16cid:durableId="1408264182">
    <w:abstractNumId w:val="22"/>
  </w:num>
  <w:num w:numId="6" w16cid:durableId="1813015941">
    <w:abstractNumId w:val="25"/>
  </w:num>
  <w:num w:numId="7" w16cid:durableId="1794515948">
    <w:abstractNumId w:val="24"/>
  </w:num>
  <w:num w:numId="8" w16cid:durableId="2002418132">
    <w:abstractNumId w:val="13"/>
  </w:num>
  <w:num w:numId="9" w16cid:durableId="1613704515">
    <w:abstractNumId w:val="38"/>
  </w:num>
  <w:num w:numId="10" w16cid:durableId="944458930">
    <w:abstractNumId w:val="27"/>
  </w:num>
  <w:num w:numId="11" w16cid:durableId="169222845">
    <w:abstractNumId w:val="29"/>
  </w:num>
  <w:num w:numId="12" w16cid:durableId="173306469">
    <w:abstractNumId w:val="23"/>
  </w:num>
  <w:num w:numId="13" w16cid:durableId="985014985">
    <w:abstractNumId w:val="31"/>
  </w:num>
  <w:num w:numId="14" w16cid:durableId="959651559">
    <w:abstractNumId w:val="21"/>
  </w:num>
  <w:num w:numId="15" w16cid:durableId="2132362661">
    <w:abstractNumId w:val="39"/>
  </w:num>
  <w:num w:numId="16" w16cid:durableId="1932542103">
    <w:abstractNumId w:val="34"/>
  </w:num>
  <w:num w:numId="17" w16cid:durableId="2082368859">
    <w:abstractNumId w:val="11"/>
  </w:num>
  <w:num w:numId="18" w16cid:durableId="1934169818">
    <w:abstractNumId w:val="4"/>
  </w:num>
  <w:num w:numId="19" w16cid:durableId="2029983315">
    <w:abstractNumId w:val="1"/>
  </w:num>
  <w:num w:numId="20" w16cid:durableId="377097156">
    <w:abstractNumId w:val="16"/>
  </w:num>
  <w:num w:numId="21" w16cid:durableId="1997411846">
    <w:abstractNumId w:val="18"/>
  </w:num>
  <w:num w:numId="22" w16cid:durableId="1662588059">
    <w:abstractNumId w:val="10"/>
  </w:num>
  <w:num w:numId="23" w16cid:durableId="2052994666">
    <w:abstractNumId w:val="5"/>
  </w:num>
  <w:num w:numId="24" w16cid:durableId="279530998">
    <w:abstractNumId w:val="2"/>
  </w:num>
  <w:num w:numId="25" w16cid:durableId="1239484847">
    <w:abstractNumId w:val="19"/>
  </w:num>
  <w:num w:numId="26" w16cid:durableId="1222404885">
    <w:abstractNumId w:val="9"/>
  </w:num>
  <w:num w:numId="27" w16cid:durableId="770274606">
    <w:abstractNumId w:val="14"/>
  </w:num>
  <w:num w:numId="28" w16cid:durableId="1074739143">
    <w:abstractNumId w:val="32"/>
  </w:num>
  <w:num w:numId="29" w16cid:durableId="1559779337">
    <w:abstractNumId w:val="15"/>
  </w:num>
  <w:num w:numId="30" w16cid:durableId="1813331872">
    <w:abstractNumId w:val="7"/>
  </w:num>
  <w:num w:numId="31" w16cid:durableId="1983928763">
    <w:abstractNumId w:val="37"/>
  </w:num>
  <w:num w:numId="32" w16cid:durableId="1174611879">
    <w:abstractNumId w:val="17"/>
  </w:num>
  <w:num w:numId="33" w16cid:durableId="2058507991">
    <w:abstractNumId w:val="35"/>
  </w:num>
  <w:num w:numId="34" w16cid:durableId="643656065">
    <w:abstractNumId w:val="8"/>
  </w:num>
  <w:num w:numId="35" w16cid:durableId="1155491181">
    <w:abstractNumId w:val="6"/>
  </w:num>
  <w:num w:numId="36" w16cid:durableId="1924219409">
    <w:abstractNumId w:val="30"/>
  </w:num>
  <w:num w:numId="37" w16cid:durableId="1038431449">
    <w:abstractNumId w:val="26"/>
  </w:num>
  <w:num w:numId="38" w16cid:durableId="165479943">
    <w:abstractNumId w:val="3"/>
  </w:num>
  <w:num w:numId="39" w16cid:durableId="155079538">
    <w:abstractNumId w:val="28"/>
  </w:num>
  <w:num w:numId="40" w16cid:durableId="129899780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851"/>
  <w:doNotHyphenateCaps/>
  <w:drawingGridHorizontalSpacing w:val="100"/>
  <w:displayHorizontalDrawingGridEvery w:val="0"/>
  <w:displayVerticalDrawingGridEvery w:val="0"/>
  <w:noPunctuationKerning/>
  <w:characterSpacingControl w:val="doNotCompress"/>
  <w:hdrShapeDefaults>
    <o:shapedefaults v:ext="edit" spidmax="2050" fillcolor="#0cf">
      <v:fill color="#0cf"/>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Q1MDQ0NTGztDQysDBS0lEKTi0uzszPAykwqwUAB7/nPiwAAAA="/>
  </w:docVars>
  <w:rsids>
    <w:rsidRoot w:val="008D0EA3"/>
    <w:rsid w:val="00000400"/>
    <w:rsid w:val="000004EE"/>
    <w:rsid w:val="00000587"/>
    <w:rsid w:val="0000093D"/>
    <w:rsid w:val="00000D47"/>
    <w:rsid w:val="00001789"/>
    <w:rsid w:val="000021A0"/>
    <w:rsid w:val="00002464"/>
    <w:rsid w:val="00002B06"/>
    <w:rsid w:val="00003026"/>
    <w:rsid w:val="00003F30"/>
    <w:rsid w:val="00004027"/>
    <w:rsid w:val="00004196"/>
    <w:rsid w:val="0000477A"/>
    <w:rsid w:val="0000477B"/>
    <w:rsid w:val="00004809"/>
    <w:rsid w:val="000049FA"/>
    <w:rsid w:val="000052C5"/>
    <w:rsid w:val="000055F5"/>
    <w:rsid w:val="000056D0"/>
    <w:rsid w:val="00006208"/>
    <w:rsid w:val="00007D74"/>
    <w:rsid w:val="000102B5"/>
    <w:rsid w:val="00010771"/>
    <w:rsid w:val="0001085D"/>
    <w:rsid w:val="00010E29"/>
    <w:rsid w:val="000111DC"/>
    <w:rsid w:val="00011BAB"/>
    <w:rsid w:val="000134E6"/>
    <w:rsid w:val="0001391D"/>
    <w:rsid w:val="00013E2A"/>
    <w:rsid w:val="00014491"/>
    <w:rsid w:val="0001467C"/>
    <w:rsid w:val="00015211"/>
    <w:rsid w:val="00015C2B"/>
    <w:rsid w:val="00016800"/>
    <w:rsid w:val="00016902"/>
    <w:rsid w:val="0001692F"/>
    <w:rsid w:val="0001696F"/>
    <w:rsid w:val="00016AD2"/>
    <w:rsid w:val="00016B2D"/>
    <w:rsid w:val="00016B4C"/>
    <w:rsid w:val="00016C5C"/>
    <w:rsid w:val="0001763E"/>
    <w:rsid w:val="00017646"/>
    <w:rsid w:val="0001796E"/>
    <w:rsid w:val="00017AB4"/>
    <w:rsid w:val="000202B4"/>
    <w:rsid w:val="000202DE"/>
    <w:rsid w:val="000206D4"/>
    <w:rsid w:val="00021177"/>
    <w:rsid w:val="00021DC4"/>
    <w:rsid w:val="00022713"/>
    <w:rsid w:val="00022884"/>
    <w:rsid w:val="00023D71"/>
    <w:rsid w:val="0002440C"/>
    <w:rsid w:val="00024641"/>
    <w:rsid w:val="00025023"/>
    <w:rsid w:val="00025637"/>
    <w:rsid w:val="0002564C"/>
    <w:rsid w:val="000258E3"/>
    <w:rsid w:val="000259A0"/>
    <w:rsid w:val="000264B6"/>
    <w:rsid w:val="000268DB"/>
    <w:rsid w:val="00026D84"/>
    <w:rsid w:val="000275E1"/>
    <w:rsid w:val="0003088A"/>
    <w:rsid w:val="00030A85"/>
    <w:rsid w:val="00030C4A"/>
    <w:rsid w:val="00031B85"/>
    <w:rsid w:val="00032362"/>
    <w:rsid w:val="00032AF4"/>
    <w:rsid w:val="00034E99"/>
    <w:rsid w:val="00035DD5"/>
    <w:rsid w:val="000366BB"/>
    <w:rsid w:val="00036C00"/>
    <w:rsid w:val="000370B2"/>
    <w:rsid w:val="000377E8"/>
    <w:rsid w:val="00037BC9"/>
    <w:rsid w:val="00037BE2"/>
    <w:rsid w:val="00040023"/>
    <w:rsid w:val="000402E2"/>
    <w:rsid w:val="00041223"/>
    <w:rsid w:val="000413B6"/>
    <w:rsid w:val="0004140D"/>
    <w:rsid w:val="0004141D"/>
    <w:rsid w:val="00041741"/>
    <w:rsid w:val="00041919"/>
    <w:rsid w:val="00041FAC"/>
    <w:rsid w:val="000423CB"/>
    <w:rsid w:val="0004242D"/>
    <w:rsid w:val="00043385"/>
    <w:rsid w:val="000440BE"/>
    <w:rsid w:val="0004437A"/>
    <w:rsid w:val="00044536"/>
    <w:rsid w:val="0004454D"/>
    <w:rsid w:val="00044566"/>
    <w:rsid w:val="00044678"/>
    <w:rsid w:val="00044979"/>
    <w:rsid w:val="00044DCD"/>
    <w:rsid w:val="000450C4"/>
    <w:rsid w:val="00045571"/>
    <w:rsid w:val="00045A61"/>
    <w:rsid w:val="00045A8B"/>
    <w:rsid w:val="00046677"/>
    <w:rsid w:val="000466A5"/>
    <w:rsid w:val="000504D9"/>
    <w:rsid w:val="00050805"/>
    <w:rsid w:val="00051021"/>
    <w:rsid w:val="00051660"/>
    <w:rsid w:val="00052A37"/>
    <w:rsid w:val="00053AD7"/>
    <w:rsid w:val="000544F4"/>
    <w:rsid w:val="0005462A"/>
    <w:rsid w:val="00054774"/>
    <w:rsid w:val="00054D0F"/>
    <w:rsid w:val="00054E1B"/>
    <w:rsid w:val="000552B3"/>
    <w:rsid w:val="000553DF"/>
    <w:rsid w:val="000559CE"/>
    <w:rsid w:val="00056070"/>
    <w:rsid w:val="000562A4"/>
    <w:rsid w:val="0005671F"/>
    <w:rsid w:val="00056A7B"/>
    <w:rsid w:val="00056C69"/>
    <w:rsid w:val="00057722"/>
    <w:rsid w:val="00057BF4"/>
    <w:rsid w:val="0006038A"/>
    <w:rsid w:val="000604EE"/>
    <w:rsid w:val="0006164A"/>
    <w:rsid w:val="000616E3"/>
    <w:rsid w:val="00061DE1"/>
    <w:rsid w:val="00063259"/>
    <w:rsid w:val="00064E8A"/>
    <w:rsid w:val="00064EEB"/>
    <w:rsid w:val="00065A1E"/>
    <w:rsid w:val="00065A67"/>
    <w:rsid w:val="000660A2"/>
    <w:rsid w:val="0006619E"/>
    <w:rsid w:val="0006719D"/>
    <w:rsid w:val="000674A4"/>
    <w:rsid w:val="00067A59"/>
    <w:rsid w:val="00067ADA"/>
    <w:rsid w:val="00067C30"/>
    <w:rsid w:val="000701C4"/>
    <w:rsid w:val="00070726"/>
    <w:rsid w:val="00071555"/>
    <w:rsid w:val="00071FAA"/>
    <w:rsid w:val="00071FF4"/>
    <w:rsid w:val="000726D2"/>
    <w:rsid w:val="00073200"/>
    <w:rsid w:val="00073A49"/>
    <w:rsid w:val="0007463C"/>
    <w:rsid w:val="00075293"/>
    <w:rsid w:val="00075985"/>
    <w:rsid w:val="00075F69"/>
    <w:rsid w:val="000766B7"/>
    <w:rsid w:val="000769E8"/>
    <w:rsid w:val="00076F12"/>
    <w:rsid w:val="000771BF"/>
    <w:rsid w:val="000775FD"/>
    <w:rsid w:val="000779ED"/>
    <w:rsid w:val="00080724"/>
    <w:rsid w:val="00080760"/>
    <w:rsid w:val="00080A84"/>
    <w:rsid w:val="00080DAA"/>
    <w:rsid w:val="00081B32"/>
    <w:rsid w:val="00081C20"/>
    <w:rsid w:val="00081E0A"/>
    <w:rsid w:val="00082FA6"/>
    <w:rsid w:val="000843E8"/>
    <w:rsid w:val="000844DC"/>
    <w:rsid w:val="000845C3"/>
    <w:rsid w:val="00084618"/>
    <w:rsid w:val="00085762"/>
    <w:rsid w:val="00085A84"/>
    <w:rsid w:val="00086F05"/>
    <w:rsid w:val="000879DD"/>
    <w:rsid w:val="000904F2"/>
    <w:rsid w:val="00090D97"/>
    <w:rsid w:val="00090EE0"/>
    <w:rsid w:val="00091010"/>
    <w:rsid w:val="0009188E"/>
    <w:rsid w:val="00091AAD"/>
    <w:rsid w:val="00091B4B"/>
    <w:rsid w:val="00092C9F"/>
    <w:rsid w:val="00092EF4"/>
    <w:rsid w:val="000932DC"/>
    <w:rsid w:val="000940FD"/>
    <w:rsid w:val="00094387"/>
    <w:rsid w:val="000951E1"/>
    <w:rsid w:val="00095CD7"/>
    <w:rsid w:val="00095CE9"/>
    <w:rsid w:val="00097DE4"/>
    <w:rsid w:val="000A0886"/>
    <w:rsid w:val="000A1213"/>
    <w:rsid w:val="000A1F43"/>
    <w:rsid w:val="000A22EC"/>
    <w:rsid w:val="000A2824"/>
    <w:rsid w:val="000A2AE3"/>
    <w:rsid w:val="000A33C9"/>
    <w:rsid w:val="000A4605"/>
    <w:rsid w:val="000A4AE1"/>
    <w:rsid w:val="000A4EEC"/>
    <w:rsid w:val="000A50C5"/>
    <w:rsid w:val="000A510D"/>
    <w:rsid w:val="000A5C8D"/>
    <w:rsid w:val="000A5DB2"/>
    <w:rsid w:val="000A5E29"/>
    <w:rsid w:val="000A613D"/>
    <w:rsid w:val="000A6298"/>
    <w:rsid w:val="000A71F4"/>
    <w:rsid w:val="000B0228"/>
    <w:rsid w:val="000B07C6"/>
    <w:rsid w:val="000B16CA"/>
    <w:rsid w:val="000B19D8"/>
    <w:rsid w:val="000B1DA2"/>
    <w:rsid w:val="000B266E"/>
    <w:rsid w:val="000B294A"/>
    <w:rsid w:val="000B3331"/>
    <w:rsid w:val="000B34C7"/>
    <w:rsid w:val="000B3923"/>
    <w:rsid w:val="000B46B4"/>
    <w:rsid w:val="000B4AB3"/>
    <w:rsid w:val="000B4EE4"/>
    <w:rsid w:val="000B5858"/>
    <w:rsid w:val="000B5AA4"/>
    <w:rsid w:val="000B5DF3"/>
    <w:rsid w:val="000B60B7"/>
    <w:rsid w:val="000B62BB"/>
    <w:rsid w:val="000B6329"/>
    <w:rsid w:val="000B6668"/>
    <w:rsid w:val="000B7931"/>
    <w:rsid w:val="000C00F8"/>
    <w:rsid w:val="000C086E"/>
    <w:rsid w:val="000C0C85"/>
    <w:rsid w:val="000C0E26"/>
    <w:rsid w:val="000C1715"/>
    <w:rsid w:val="000C1B4F"/>
    <w:rsid w:val="000C1C41"/>
    <w:rsid w:val="000C2ACB"/>
    <w:rsid w:val="000C2D31"/>
    <w:rsid w:val="000C37D7"/>
    <w:rsid w:val="000C4E0E"/>
    <w:rsid w:val="000C5588"/>
    <w:rsid w:val="000C6C3A"/>
    <w:rsid w:val="000C6D52"/>
    <w:rsid w:val="000C73F8"/>
    <w:rsid w:val="000C7476"/>
    <w:rsid w:val="000D0240"/>
    <w:rsid w:val="000D0528"/>
    <w:rsid w:val="000D0550"/>
    <w:rsid w:val="000D05FF"/>
    <w:rsid w:val="000D06A0"/>
    <w:rsid w:val="000D06B7"/>
    <w:rsid w:val="000D06F5"/>
    <w:rsid w:val="000D0BAC"/>
    <w:rsid w:val="000D1E8C"/>
    <w:rsid w:val="000D2900"/>
    <w:rsid w:val="000D37CB"/>
    <w:rsid w:val="000D4227"/>
    <w:rsid w:val="000D4825"/>
    <w:rsid w:val="000D4B2E"/>
    <w:rsid w:val="000D4E53"/>
    <w:rsid w:val="000D6590"/>
    <w:rsid w:val="000D67AA"/>
    <w:rsid w:val="000D6EA5"/>
    <w:rsid w:val="000D716A"/>
    <w:rsid w:val="000D71BD"/>
    <w:rsid w:val="000D7AED"/>
    <w:rsid w:val="000D7F1C"/>
    <w:rsid w:val="000E00A5"/>
    <w:rsid w:val="000E0A20"/>
    <w:rsid w:val="000E129D"/>
    <w:rsid w:val="000E1B87"/>
    <w:rsid w:val="000E2F1B"/>
    <w:rsid w:val="000E38CC"/>
    <w:rsid w:val="000E3B86"/>
    <w:rsid w:val="000E46DD"/>
    <w:rsid w:val="000E4A91"/>
    <w:rsid w:val="000E4C79"/>
    <w:rsid w:val="000E4F58"/>
    <w:rsid w:val="000E588B"/>
    <w:rsid w:val="000E6212"/>
    <w:rsid w:val="000E6341"/>
    <w:rsid w:val="000E6A05"/>
    <w:rsid w:val="000E6EF6"/>
    <w:rsid w:val="000E727F"/>
    <w:rsid w:val="000E794D"/>
    <w:rsid w:val="000F08F9"/>
    <w:rsid w:val="000F140F"/>
    <w:rsid w:val="000F14C1"/>
    <w:rsid w:val="000F2635"/>
    <w:rsid w:val="000F304F"/>
    <w:rsid w:val="000F338A"/>
    <w:rsid w:val="000F3ACE"/>
    <w:rsid w:val="000F4D45"/>
    <w:rsid w:val="000F5057"/>
    <w:rsid w:val="000F70A3"/>
    <w:rsid w:val="000F759C"/>
    <w:rsid w:val="000F7884"/>
    <w:rsid w:val="0010023B"/>
    <w:rsid w:val="00100754"/>
    <w:rsid w:val="00100FAB"/>
    <w:rsid w:val="0010129A"/>
    <w:rsid w:val="00102DA1"/>
    <w:rsid w:val="00102E95"/>
    <w:rsid w:val="00103A6D"/>
    <w:rsid w:val="00104126"/>
    <w:rsid w:val="00104218"/>
    <w:rsid w:val="00104CBF"/>
    <w:rsid w:val="001054BF"/>
    <w:rsid w:val="00105BD1"/>
    <w:rsid w:val="00105C73"/>
    <w:rsid w:val="00106418"/>
    <w:rsid w:val="0010646D"/>
    <w:rsid w:val="001071DA"/>
    <w:rsid w:val="00107A88"/>
    <w:rsid w:val="00107EE6"/>
    <w:rsid w:val="00110FCD"/>
    <w:rsid w:val="001117E4"/>
    <w:rsid w:val="00111F22"/>
    <w:rsid w:val="001129A5"/>
    <w:rsid w:val="00112F2D"/>
    <w:rsid w:val="00113840"/>
    <w:rsid w:val="00113BFB"/>
    <w:rsid w:val="00113F77"/>
    <w:rsid w:val="00113F7F"/>
    <w:rsid w:val="00114676"/>
    <w:rsid w:val="00114D2D"/>
    <w:rsid w:val="00114E3A"/>
    <w:rsid w:val="00115A35"/>
    <w:rsid w:val="00115F36"/>
    <w:rsid w:val="00116653"/>
    <w:rsid w:val="00116A3C"/>
    <w:rsid w:val="00116BFF"/>
    <w:rsid w:val="001172F7"/>
    <w:rsid w:val="0011755F"/>
    <w:rsid w:val="00117D81"/>
    <w:rsid w:val="001200B8"/>
    <w:rsid w:val="00120123"/>
    <w:rsid w:val="00120669"/>
    <w:rsid w:val="0012252D"/>
    <w:rsid w:val="00123B9D"/>
    <w:rsid w:val="00123E6C"/>
    <w:rsid w:val="00123FAD"/>
    <w:rsid w:val="001245DD"/>
    <w:rsid w:val="001248FC"/>
    <w:rsid w:val="00124A10"/>
    <w:rsid w:val="00124BA0"/>
    <w:rsid w:val="00124D5D"/>
    <w:rsid w:val="00125E5B"/>
    <w:rsid w:val="00126C2E"/>
    <w:rsid w:val="0012707B"/>
    <w:rsid w:val="00127117"/>
    <w:rsid w:val="00127B14"/>
    <w:rsid w:val="00131338"/>
    <w:rsid w:val="001318C2"/>
    <w:rsid w:val="001320C8"/>
    <w:rsid w:val="001329D0"/>
    <w:rsid w:val="0013424C"/>
    <w:rsid w:val="001350A3"/>
    <w:rsid w:val="00135A9C"/>
    <w:rsid w:val="00135AE7"/>
    <w:rsid w:val="0013625E"/>
    <w:rsid w:val="001364EE"/>
    <w:rsid w:val="0013675D"/>
    <w:rsid w:val="00136A40"/>
    <w:rsid w:val="00136CE5"/>
    <w:rsid w:val="00137927"/>
    <w:rsid w:val="00137C3A"/>
    <w:rsid w:val="00137C75"/>
    <w:rsid w:val="00137CB6"/>
    <w:rsid w:val="001403EC"/>
    <w:rsid w:val="0014087F"/>
    <w:rsid w:val="00141474"/>
    <w:rsid w:val="00141918"/>
    <w:rsid w:val="00141F34"/>
    <w:rsid w:val="0014232E"/>
    <w:rsid w:val="001425B0"/>
    <w:rsid w:val="00142B0A"/>
    <w:rsid w:val="00142C76"/>
    <w:rsid w:val="00142CF5"/>
    <w:rsid w:val="00142F0B"/>
    <w:rsid w:val="0014351B"/>
    <w:rsid w:val="00143B92"/>
    <w:rsid w:val="00144069"/>
    <w:rsid w:val="001440B2"/>
    <w:rsid w:val="00144870"/>
    <w:rsid w:val="00144EBD"/>
    <w:rsid w:val="0014595B"/>
    <w:rsid w:val="0014598C"/>
    <w:rsid w:val="00145C83"/>
    <w:rsid w:val="0014672A"/>
    <w:rsid w:val="00146CF6"/>
    <w:rsid w:val="00147779"/>
    <w:rsid w:val="00150A59"/>
    <w:rsid w:val="00150DA6"/>
    <w:rsid w:val="00151108"/>
    <w:rsid w:val="0015135D"/>
    <w:rsid w:val="001519C1"/>
    <w:rsid w:val="00151A33"/>
    <w:rsid w:val="001526E0"/>
    <w:rsid w:val="00152C5A"/>
    <w:rsid w:val="00152D2E"/>
    <w:rsid w:val="00152F87"/>
    <w:rsid w:val="0015370E"/>
    <w:rsid w:val="00153AA6"/>
    <w:rsid w:val="00154171"/>
    <w:rsid w:val="0015473C"/>
    <w:rsid w:val="00154E66"/>
    <w:rsid w:val="0015571D"/>
    <w:rsid w:val="00156101"/>
    <w:rsid w:val="00156BE4"/>
    <w:rsid w:val="00157D8D"/>
    <w:rsid w:val="00161750"/>
    <w:rsid w:val="00161A63"/>
    <w:rsid w:val="00162B99"/>
    <w:rsid w:val="00163A63"/>
    <w:rsid w:val="00164046"/>
    <w:rsid w:val="00164112"/>
    <w:rsid w:val="0016455C"/>
    <w:rsid w:val="0016579E"/>
    <w:rsid w:val="00166AC4"/>
    <w:rsid w:val="0016704D"/>
    <w:rsid w:val="00167371"/>
    <w:rsid w:val="001679AC"/>
    <w:rsid w:val="00170C1E"/>
    <w:rsid w:val="001721FD"/>
    <w:rsid w:val="0017259D"/>
    <w:rsid w:val="00172CEF"/>
    <w:rsid w:val="00173378"/>
    <w:rsid w:val="00173790"/>
    <w:rsid w:val="00173DE5"/>
    <w:rsid w:val="00174253"/>
    <w:rsid w:val="00174809"/>
    <w:rsid w:val="0017510A"/>
    <w:rsid w:val="00176867"/>
    <w:rsid w:val="00176969"/>
    <w:rsid w:val="00177188"/>
    <w:rsid w:val="00177D21"/>
    <w:rsid w:val="00180839"/>
    <w:rsid w:val="00180B90"/>
    <w:rsid w:val="00180F5B"/>
    <w:rsid w:val="0018111A"/>
    <w:rsid w:val="0018166C"/>
    <w:rsid w:val="0018187E"/>
    <w:rsid w:val="001845AD"/>
    <w:rsid w:val="00184757"/>
    <w:rsid w:val="00184CB7"/>
    <w:rsid w:val="00184D80"/>
    <w:rsid w:val="001855C2"/>
    <w:rsid w:val="0018571C"/>
    <w:rsid w:val="001857F9"/>
    <w:rsid w:val="001873EB"/>
    <w:rsid w:val="00187B23"/>
    <w:rsid w:val="00190CF7"/>
    <w:rsid w:val="001927CA"/>
    <w:rsid w:val="001929EC"/>
    <w:rsid w:val="0019300E"/>
    <w:rsid w:val="00193401"/>
    <w:rsid w:val="00193BEB"/>
    <w:rsid w:val="00193E12"/>
    <w:rsid w:val="00193FAC"/>
    <w:rsid w:val="00194259"/>
    <w:rsid w:val="0019460F"/>
    <w:rsid w:val="00195545"/>
    <w:rsid w:val="00195A63"/>
    <w:rsid w:val="00196025"/>
    <w:rsid w:val="00196D0B"/>
    <w:rsid w:val="00197557"/>
    <w:rsid w:val="001A06AB"/>
    <w:rsid w:val="001A07DD"/>
    <w:rsid w:val="001A12C5"/>
    <w:rsid w:val="001A1557"/>
    <w:rsid w:val="001A1B48"/>
    <w:rsid w:val="001A1C73"/>
    <w:rsid w:val="001A2F2D"/>
    <w:rsid w:val="001A3068"/>
    <w:rsid w:val="001A3321"/>
    <w:rsid w:val="001A3602"/>
    <w:rsid w:val="001A363A"/>
    <w:rsid w:val="001A3C09"/>
    <w:rsid w:val="001A4475"/>
    <w:rsid w:val="001A46E9"/>
    <w:rsid w:val="001A4C78"/>
    <w:rsid w:val="001A526B"/>
    <w:rsid w:val="001A5BCF"/>
    <w:rsid w:val="001A5D17"/>
    <w:rsid w:val="001A5FDD"/>
    <w:rsid w:val="001A7E52"/>
    <w:rsid w:val="001B0225"/>
    <w:rsid w:val="001B0858"/>
    <w:rsid w:val="001B0D20"/>
    <w:rsid w:val="001B0EF5"/>
    <w:rsid w:val="001B12D2"/>
    <w:rsid w:val="001B13C4"/>
    <w:rsid w:val="001B1760"/>
    <w:rsid w:val="001B1886"/>
    <w:rsid w:val="001B18B9"/>
    <w:rsid w:val="001B25AA"/>
    <w:rsid w:val="001B2628"/>
    <w:rsid w:val="001B27DF"/>
    <w:rsid w:val="001B2A24"/>
    <w:rsid w:val="001B3495"/>
    <w:rsid w:val="001B44DF"/>
    <w:rsid w:val="001B464E"/>
    <w:rsid w:val="001B4F3F"/>
    <w:rsid w:val="001B5386"/>
    <w:rsid w:val="001B543F"/>
    <w:rsid w:val="001B5F66"/>
    <w:rsid w:val="001B6F8E"/>
    <w:rsid w:val="001B7270"/>
    <w:rsid w:val="001B7E7C"/>
    <w:rsid w:val="001C0162"/>
    <w:rsid w:val="001C028D"/>
    <w:rsid w:val="001C03F9"/>
    <w:rsid w:val="001C1632"/>
    <w:rsid w:val="001C1C45"/>
    <w:rsid w:val="001C1D97"/>
    <w:rsid w:val="001C2095"/>
    <w:rsid w:val="001C21B9"/>
    <w:rsid w:val="001C2C22"/>
    <w:rsid w:val="001C2C69"/>
    <w:rsid w:val="001C2D70"/>
    <w:rsid w:val="001C32F1"/>
    <w:rsid w:val="001C3B1D"/>
    <w:rsid w:val="001C4956"/>
    <w:rsid w:val="001C4E01"/>
    <w:rsid w:val="001C5A23"/>
    <w:rsid w:val="001C5CD3"/>
    <w:rsid w:val="001C612E"/>
    <w:rsid w:val="001C6E03"/>
    <w:rsid w:val="001C71FA"/>
    <w:rsid w:val="001C7809"/>
    <w:rsid w:val="001C7A95"/>
    <w:rsid w:val="001C7D58"/>
    <w:rsid w:val="001D01C9"/>
    <w:rsid w:val="001D0450"/>
    <w:rsid w:val="001D067F"/>
    <w:rsid w:val="001D1830"/>
    <w:rsid w:val="001D2145"/>
    <w:rsid w:val="001D2EDE"/>
    <w:rsid w:val="001D5207"/>
    <w:rsid w:val="001D54E4"/>
    <w:rsid w:val="001D56CE"/>
    <w:rsid w:val="001D6DEE"/>
    <w:rsid w:val="001D7701"/>
    <w:rsid w:val="001E0CBE"/>
    <w:rsid w:val="001E0D27"/>
    <w:rsid w:val="001E12F4"/>
    <w:rsid w:val="001E174D"/>
    <w:rsid w:val="001E20A8"/>
    <w:rsid w:val="001E2682"/>
    <w:rsid w:val="001E26C6"/>
    <w:rsid w:val="001E29B4"/>
    <w:rsid w:val="001E2C46"/>
    <w:rsid w:val="001E2F18"/>
    <w:rsid w:val="001E34BF"/>
    <w:rsid w:val="001E3A52"/>
    <w:rsid w:val="001E3F30"/>
    <w:rsid w:val="001E402B"/>
    <w:rsid w:val="001E4243"/>
    <w:rsid w:val="001E431F"/>
    <w:rsid w:val="001E4547"/>
    <w:rsid w:val="001E5D99"/>
    <w:rsid w:val="001E61CE"/>
    <w:rsid w:val="001E6224"/>
    <w:rsid w:val="001E7097"/>
    <w:rsid w:val="001E7850"/>
    <w:rsid w:val="001F1068"/>
    <w:rsid w:val="001F1BC2"/>
    <w:rsid w:val="001F2553"/>
    <w:rsid w:val="001F2583"/>
    <w:rsid w:val="001F2BB3"/>
    <w:rsid w:val="001F3418"/>
    <w:rsid w:val="001F3467"/>
    <w:rsid w:val="001F3510"/>
    <w:rsid w:val="001F4D26"/>
    <w:rsid w:val="001F5841"/>
    <w:rsid w:val="001F60E2"/>
    <w:rsid w:val="001F62B2"/>
    <w:rsid w:val="001F63E0"/>
    <w:rsid w:val="001F6565"/>
    <w:rsid w:val="001F6696"/>
    <w:rsid w:val="001F6A65"/>
    <w:rsid w:val="00201B61"/>
    <w:rsid w:val="0020218F"/>
    <w:rsid w:val="002027B2"/>
    <w:rsid w:val="0020301E"/>
    <w:rsid w:val="0020337C"/>
    <w:rsid w:val="0020360C"/>
    <w:rsid w:val="002036B4"/>
    <w:rsid w:val="00204634"/>
    <w:rsid w:val="00204750"/>
    <w:rsid w:val="002047B9"/>
    <w:rsid w:val="002053F4"/>
    <w:rsid w:val="00205915"/>
    <w:rsid w:val="00206493"/>
    <w:rsid w:val="00206520"/>
    <w:rsid w:val="00206581"/>
    <w:rsid w:val="002068FB"/>
    <w:rsid w:val="00206C7B"/>
    <w:rsid w:val="00206F72"/>
    <w:rsid w:val="00206FD0"/>
    <w:rsid w:val="002078E7"/>
    <w:rsid w:val="00207AF1"/>
    <w:rsid w:val="00210136"/>
    <w:rsid w:val="00210397"/>
    <w:rsid w:val="00210830"/>
    <w:rsid w:val="00210A12"/>
    <w:rsid w:val="00210EF6"/>
    <w:rsid w:val="0021129D"/>
    <w:rsid w:val="002116EF"/>
    <w:rsid w:val="0021193A"/>
    <w:rsid w:val="00211C2F"/>
    <w:rsid w:val="00211F80"/>
    <w:rsid w:val="0021217D"/>
    <w:rsid w:val="0021226F"/>
    <w:rsid w:val="002124F9"/>
    <w:rsid w:val="00212AE7"/>
    <w:rsid w:val="0021330F"/>
    <w:rsid w:val="002133F6"/>
    <w:rsid w:val="00213AAC"/>
    <w:rsid w:val="002140FB"/>
    <w:rsid w:val="002141A9"/>
    <w:rsid w:val="00214907"/>
    <w:rsid w:val="00214A6A"/>
    <w:rsid w:val="002150A0"/>
    <w:rsid w:val="0021519D"/>
    <w:rsid w:val="0021567E"/>
    <w:rsid w:val="002156E6"/>
    <w:rsid w:val="00215854"/>
    <w:rsid w:val="002161D8"/>
    <w:rsid w:val="00216920"/>
    <w:rsid w:val="00220649"/>
    <w:rsid w:val="00220D0C"/>
    <w:rsid w:val="00221512"/>
    <w:rsid w:val="00221837"/>
    <w:rsid w:val="00221859"/>
    <w:rsid w:val="00221C73"/>
    <w:rsid w:val="00221D04"/>
    <w:rsid w:val="00222A1C"/>
    <w:rsid w:val="00222DC7"/>
    <w:rsid w:val="00222E73"/>
    <w:rsid w:val="00223A6B"/>
    <w:rsid w:val="00223C26"/>
    <w:rsid w:val="0022455D"/>
    <w:rsid w:val="00225A1A"/>
    <w:rsid w:val="00225C17"/>
    <w:rsid w:val="00225F79"/>
    <w:rsid w:val="0022626D"/>
    <w:rsid w:val="00226A6E"/>
    <w:rsid w:val="002274BC"/>
    <w:rsid w:val="002300F5"/>
    <w:rsid w:val="002301CB"/>
    <w:rsid w:val="00230C9B"/>
    <w:rsid w:val="00230E5C"/>
    <w:rsid w:val="00230F07"/>
    <w:rsid w:val="00231E48"/>
    <w:rsid w:val="00231E69"/>
    <w:rsid w:val="00231ED5"/>
    <w:rsid w:val="00232164"/>
    <w:rsid w:val="00232340"/>
    <w:rsid w:val="0023296E"/>
    <w:rsid w:val="002330B9"/>
    <w:rsid w:val="002336F1"/>
    <w:rsid w:val="002337DA"/>
    <w:rsid w:val="0023393F"/>
    <w:rsid w:val="00233969"/>
    <w:rsid w:val="00233B5F"/>
    <w:rsid w:val="002345A4"/>
    <w:rsid w:val="00234C70"/>
    <w:rsid w:val="00235208"/>
    <w:rsid w:val="00235410"/>
    <w:rsid w:val="00236371"/>
    <w:rsid w:val="002363F7"/>
    <w:rsid w:val="00236C5E"/>
    <w:rsid w:val="00237712"/>
    <w:rsid w:val="00237889"/>
    <w:rsid w:val="00237CA5"/>
    <w:rsid w:val="00240DB9"/>
    <w:rsid w:val="002412BB"/>
    <w:rsid w:val="0024202E"/>
    <w:rsid w:val="0024230B"/>
    <w:rsid w:val="002423E5"/>
    <w:rsid w:val="00242FFE"/>
    <w:rsid w:val="00243013"/>
    <w:rsid w:val="00243464"/>
    <w:rsid w:val="00243472"/>
    <w:rsid w:val="002438B0"/>
    <w:rsid w:val="00243D28"/>
    <w:rsid w:val="0024414F"/>
    <w:rsid w:val="002446A4"/>
    <w:rsid w:val="0024490F"/>
    <w:rsid w:val="00245305"/>
    <w:rsid w:val="002467E3"/>
    <w:rsid w:val="00246845"/>
    <w:rsid w:val="00246E93"/>
    <w:rsid w:val="002470DF"/>
    <w:rsid w:val="002470E2"/>
    <w:rsid w:val="002479A2"/>
    <w:rsid w:val="00247A80"/>
    <w:rsid w:val="00247B7F"/>
    <w:rsid w:val="00247EA4"/>
    <w:rsid w:val="00250C81"/>
    <w:rsid w:val="00251423"/>
    <w:rsid w:val="0025203B"/>
    <w:rsid w:val="002521A3"/>
    <w:rsid w:val="00252391"/>
    <w:rsid w:val="00252B86"/>
    <w:rsid w:val="00252D49"/>
    <w:rsid w:val="00253330"/>
    <w:rsid w:val="002543F4"/>
    <w:rsid w:val="0025578A"/>
    <w:rsid w:val="00255A61"/>
    <w:rsid w:val="00255C8A"/>
    <w:rsid w:val="00255DA2"/>
    <w:rsid w:val="00255FD2"/>
    <w:rsid w:val="002562D7"/>
    <w:rsid w:val="002569F2"/>
    <w:rsid w:val="00256E88"/>
    <w:rsid w:val="00257444"/>
    <w:rsid w:val="00257C0F"/>
    <w:rsid w:val="002600D6"/>
    <w:rsid w:val="0026183E"/>
    <w:rsid w:val="00262065"/>
    <w:rsid w:val="0026210C"/>
    <w:rsid w:val="002622A8"/>
    <w:rsid w:val="00262D81"/>
    <w:rsid w:val="0026367C"/>
    <w:rsid w:val="00263DAE"/>
    <w:rsid w:val="002657EE"/>
    <w:rsid w:val="002658B1"/>
    <w:rsid w:val="00265F08"/>
    <w:rsid w:val="00266719"/>
    <w:rsid w:val="00266D30"/>
    <w:rsid w:val="0026704F"/>
    <w:rsid w:val="002672D2"/>
    <w:rsid w:val="00267E1A"/>
    <w:rsid w:val="00270619"/>
    <w:rsid w:val="00270845"/>
    <w:rsid w:val="002708C3"/>
    <w:rsid w:val="0027091C"/>
    <w:rsid w:val="002713FB"/>
    <w:rsid w:val="00271960"/>
    <w:rsid w:val="00271D54"/>
    <w:rsid w:val="00272328"/>
    <w:rsid w:val="00272529"/>
    <w:rsid w:val="00272CEC"/>
    <w:rsid w:val="0027381F"/>
    <w:rsid w:val="00273EF2"/>
    <w:rsid w:val="002740DB"/>
    <w:rsid w:val="0027410C"/>
    <w:rsid w:val="00274850"/>
    <w:rsid w:val="00274CF9"/>
    <w:rsid w:val="00274DE6"/>
    <w:rsid w:val="00275033"/>
    <w:rsid w:val="00275ADD"/>
    <w:rsid w:val="00275EA7"/>
    <w:rsid w:val="00276349"/>
    <w:rsid w:val="00276F0E"/>
    <w:rsid w:val="002773C7"/>
    <w:rsid w:val="00277D57"/>
    <w:rsid w:val="00277ECF"/>
    <w:rsid w:val="00277EF5"/>
    <w:rsid w:val="00281616"/>
    <w:rsid w:val="00282171"/>
    <w:rsid w:val="0028268F"/>
    <w:rsid w:val="00282BA8"/>
    <w:rsid w:val="002835A0"/>
    <w:rsid w:val="00283CB1"/>
    <w:rsid w:val="00283D0F"/>
    <w:rsid w:val="002841D0"/>
    <w:rsid w:val="0028484D"/>
    <w:rsid w:val="00285C97"/>
    <w:rsid w:val="0028619A"/>
    <w:rsid w:val="00286582"/>
    <w:rsid w:val="002865CD"/>
    <w:rsid w:val="002879F6"/>
    <w:rsid w:val="00290BD3"/>
    <w:rsid w:val="00291027"/>
    <w:rsid w:val="00291328"/>
    <w:rsid w:val="00291FE3"/>
    <w:rsid w:val="00292222"/>
    <w:rsid w:val="0029324C"/>
    <w:rsid w:val="002938BA"/>
    <w:rsid w:val="00293CD4"/>
    <w:rsid w:val="00294718"/>
    <w:rsid w:val="00294DEA"/>
    <w:rsid w:val="0029544C"/>
    <w:rsid w:val="00295499"/>
    <w:rsid w:val="002957B1"/>
    <w:rsid w:val="00295953"/>
    <w:rsid w:val="00295C46"/>
    <w:rsid w:val="00296034"/>
    <w:rsid w:val="00296186"/>
    <w:rsid w:val="0029634C"/>
    <w:rsid w:val="002965C4"/>
    <w:rsid w:val="00296F58"/>
    <w:rsid w:val="00297C9D"/>
    <w:rsid w:val="002A0023"/>
    <w:rsid w:val="002A29D5"/>
    <w:rsid w:val="002A2A39"/>
    <w:rsid w:val="002A3750"/>
    <w:rsid w:val="002A3B83"/>
    <w:rsid w:val="002A3C9F"/>
    <w:rsid w:val="002A3FB3"/>
    <w:rsid w:val="002A4DA6"/>
    <w:rsid w:val="002A4F7B"/>
    <w:rsid w:val="002A5744"/>
    <w:rsid w:val="002A6FCF"/>
    <w:rsid w:val="002A743B"/>
    <w:rsid w:val="002A77E5"/>
    <w:rsid w:val="002B03C2"/>
    <w:rsid w:val="002B0C81"/>
    <w:rsid w:val="002B10E8"/>
    <w:rsid w:val="002B1237"/>
    <w:rsid w:val="002B1367"/>
    <w:rsid w:val="002B170C"/>
    <w:rsid w:val="002B1F2A"/>
    <w:rsid w:val="002B2324"/>
    <w:rsid w:val="002B2BD0"/>
    <w:rsid w:val="002B3A85"/>
    <w:rsid w:val="002B3B33"/>
    <w:rsid w:val="002B4359"/>
    <w:rsid w:val="002B47BA"/>
    <w:rsid w:val="002B4F42"/>
    <w:rsid w:val="002B6121"/>
    <w:rsid w:val="002B745B"/>
    <w:rsid w:val="002B7DB1"/>
    <w:rsid w:val="002B7E54"/>
    <w:rsid w:val="002C005E"/>
    <w:rsid w:val="002C0985"/>
    <w:rsid w:val="002C09B7"/>
    <w:rsid w:val="002C1B66"/>
    <w:rsid w:val="002C23B3"/>
    <w:rsid w:val="002C2649"/>
    <w:rsid w:val="002C30DD"/>
    <w:rsid w:val="002C316D"/>
    <w:rsid w:val="002C3C93"/>
    <w:rsid w:val="002C41DE"/>
    <w:rsid w:val="002C5AA5"/>
    <w:rsid w:val="002C648E"/>
    <w:rsid w:val="002C64B2"/>
    <w:rsid w:val="002C75E2"/>
    <w:rsid w:val="002D0281"/>
    <w:rsid w:val="002D02AD"/>
    <w:rsid w:val="002D0B0A"/>
    <w:rsid w:val="002D1C5E"/>
    <w:rsid w:val="002D208A"/>
    <w:rsid w:val="002D222D"/>
    <w:rsid w:val="002D28A2"/>
    <w:rsid w:val="002D2CEC"/>
    <w:rsid w:val="002D3A02"/>
    <w:rsid w:val="002D3B60"/>
    <w:rsid w:val="002D43A0"/>
    <w:rsid w:val="002D4938"/>
    <w:rsid w:val="002D5154"/>
    <w:rsid w:val="002D56C2"/>
    <w:rsid w:val="002D5BB7"/>
    <w:rsid w:val="002D5DBE"/>
    <w:rsid w:val="002D64CB"/>
    <w:rsid w:val="002D6B9B"/>
    <w:rsid w:val="002D6D04"/>
    <w:rsid w:val="002D751F"/>
    <w:rsid w:val="002E11D1"/>
    <w:rsid w:val="002E140A"/>
    <w:rsid w:val="002E1494"/>
    <w:rsid w:val="002E14BA"/>
    <w:rsid w:val="002E1595"/>
    <w:rsid w:val="002E15F9"/>
    <w:rsid w:val="002E1AC5"/>
    <w:rsid w:val="002E1D01"/>
    <w:rsid w:val="002E2925"/>
    <w:rsid w:val="002E2B0A"/>
    <w:rsid w:val="002E32EB"/>
    <w:rsid w:val="002E3503"/>
    <w:rsid w:val="002E443F"/>
    <w:rsid w:val="002E44F9"/>
    <w:rsid w:val="002E4524"/>
    <w:rsid w:val="002E4A0E"/>
    <w:rsid w:val="002E587C"/>
    <w:rsid w:val="002E62C1"/>
    <w:rsid w:val="002E6493"/>
    <w:rsid w:val="002E732D"/>
    <w:rsid w:val="002E74EF"/>
    <w:rsid w:val="002E7548"/>
    <w:rsid w:val="002F0061"/>
    <w:rsid w:val="002F0B08"/>
    <w:rsid w:val="002F0D35"/>
    <w:rsid w:val="002F1014"/>
    <w:rsid w:val="002F13F8"/>
    <w:rsid w:val="002F1667"/>
    <w:rsid w:val="002F1B46"/>
    <w:rsid w:val="002F1ED6"/>
    <w:rsid w:val="002F2505"/>
    <w:rsid w:val="002F27B4"/>
    <w:rsid w:val="002F287F"/>
    <w:rsid w:val="002F2FD6"/>
    <w:rsid w:val="002F4EEE"/>
    <w:rsid w:val="002F5895"/>
    <w:rsid w:val="002F5FBF"/>
    <w:rsid w:val="002F6620"/>
    <w:rsid w:val="002F6B0E"/>
    <w:rsid w:val="002F7378"/>
    <w:rsid w:val="002F7405"/>
    <w:rsid w:val="002F7C2D"/>
    <w:rsid w:val="003000F3"/>
    <w:rsid w:val="00300A33"/>
    <w:rsid w:val="00300B8F"/>
    <w:rsid w:val="00300C52"/>
    <w:rsid w:val="00301120"/>
    <w:rsid w:val="003013E0"/>
    <w:rsid w:val="00302330"/>
    <w:rsid w:val="00302A5F"/>
    <w:rsid w:val="00302B39"/>
    <w:rsid w:val="00302CF8"/>
    <w:rsid w:val="003049E0"/>
    <w:rsid w:val="00304DD4"/>
    <w:rsid w:val="003054C1"/>
    <w:rsid w:val="00305533"/>
    <w:rsid w:val="00306295"/>
    <w:rsid w:val="00306EE0"/>
    <w:rsid w:val="0030738E"/>
    <w:rsid w:val="00307586"/>
    <w:rsid w:val="00307CC5"/>
    <w:rsid w:val="00310789"/>
    <w:rsid w:val="0031112D"/>
    <w:rsid w:val="0031164F"/>
    <w:rsid w:val="00311DEE"/>
    <w:rsid w:val="00311E94"/>
    <w:rsid w:val="00312957"/>
    <w:rsid w:val="00312CDE"/>
    <w:rsid w:val="00312FEA"/>
    <w:rsid w:val="0031390E"/>
    <w:rsid w:val="0031397F"/>
    <w:rsid w:val="00313A15"/>
    <w:rsid w:val="00313B4E"/>
    <w:rsid w:val="00314578"/>
    <w:rsid w:val="00314AC5"/>
    <w:rsid w:val="00315169"/>
    <w:rsid w:val="003153FD"/>
    <w:rsid w:val="003154C6"/>
    <w:rsid w:val="003156D1"/>
    <w:rsid w:val="00315FA9"/>
    <w:rsid w:val="0031628D"/>
    <w:rsid w:val="00316DDE"/>
    <w:rsid w:val="00316E82"/>
    <w:rsid w:val="00317D74"/>
    <w:rsid w:val="00317E28"/>
    <w:rsid w:val="00320142"/>
    <w:rsid w:val="0032027D"/>
    <w:rsid w:val="0032029A"/>
    <w:rsid w:val="0032037F"/>
    <w:rsid w:val="00320AC3"/>
    <w:rsid w:val="00320BCA"/>
    <w:rsid w:val="00320CB4"/>
    <w:rsid w:val="00320D4C"/>
    <w:rsid w:val="003210F5"/>
    <w:rsid w:val="003216E4"/>
    <w:rsid w:val="00321A1C"/>
    <w:rsid w:val="00321AC9"/>
    <w:rsid w:val="00321C5F"/>
    <w:rsid w:val="00321ED9"/>
    <w:rsid w:val="0032227E"/>
    <w:rsid w:val="0032287D"/>
    <w:rsid w:val="003228CC"/>
    <w:rsid w:val="00322C96"/>
    <w:rsid w:val="00322FC2"/>
    <w:rsid w:val="0032363F"/>
    <w:rsid w:val="00323CB9"/>
    <w:rsid w:val="003246D6"/>
    <w:rsid w:val="0032479C"/>
    <w:rsid w:val="0032592E"/>
    <w:rsid w:val="003267C6"/>
    <w:rsid w:val="00326AC0"/>
    <w:rsid w:val="00327BE0"/>
    <w:rsid w:val="00330065"/>
    <w:rsid w:val="003304E8"/>
    <w:rsid w:val="00330657"/>
    <w:rsid w:val="00330955"/>
    <w:rsid w:val="00330C57"/>
    <w:rsid w:val="00331D75"/>
    <w:rsid w:val="00331E0A"/>
    <w:rsid w:val="003321E2"/>
    <w:rsid w:val="0033347D"/>
    <w:rsid w:val="00333C78"/>
    <w:rsid w:val="00333E68"/>
    <w:rsid w:val="00334624"/>
    <w:rsid w:val="003346D2"/>
    <w:rsid w:val="003350C9"/>
    <w:rsid w:val="0033549D"/>
    <w:rsid w:val="0033563E"/>
    <w:rsid w:val="003359D5"/>
    <w:rsid w:val="00336A06"/>
    <w:rsid w:val="00336C45"/>
    <w:rsid w:val="00336DEF"/>
    <w:rsid w:val="00337295"/>
    <w:rsid w:val="0033733F"/>
    <w:rsid w:val="00340565"/>
    <w:rsid w:val="003406AC"/>
    <w:rsid w:val="0034076B"/>
    <w:rsid w:val="00340B64"/>
    <w:rsid w:val="00340C44"/>
    <w:rsid w:val="00340F02"/>
    <w:rsid w:val="00342230"/>
    <w:rsid w:val="00342A9A"/>
    <w:rsid w:val="0034372F"/>
    <w:rsid w:val="00343C31"/>
    <w:rsid w:val="00343D2D"/>
    <w:rsid w:val="00343EAE"/>
    <w:rsid w:val="0034425A"/>
    <w:rsid w:val="00344973"/>
    <w:rsid w:val="003451DE"/>
    <w:rsid w:val="00345850"/>
    <w:rsid w:val="00345BB0"/>
    <w:rsid w:val="003467D8"/>
    <w:rsid w:val="003467DC"/>
    <w:rsid w:val="00346894"/>
    <w:rsid w:val="00346E57"/>
    <w:rsid w:val="00347A11"/>
    <w:rsid w:val="00347BA8"/>
    <w:rsid w:val="00350DA0"/>
    <w:rsid w:val="00351D69"/>
    <w:rsid w:val="00352002"/>
    <w:rsid w:val="00352BA0"/>
    <w:rsid w:val="00352BC5"/>
    <w:rsid w:val="00352E40"/>
    <w:rsid w:val="00352E7C"/>
    <w:rsid w:val="00352FF9"/>
    <w:rsid w:val="0035330C"/>
    <w:rsid w:val="00353FBB"/>
    <w:rsid w:val="003542B1"/>
    <w:rsid w:val="00354803"/>
    <w:rsid w:val="00354A56"/>
    <w:rsid w:val="00354CD7"/>
    <w:rsid w:val="003557C0"/>
    <w:rsid w:val="003558BD"/>
    <w:rsid w:val="003558E7"/>
    <w:rsid w:val="00356054"/>
    <w:rsid w:val="003567CC"/>
    <w:rsid w:val="003572FA"/>
    <w:rsid w:val="00357635"/>
    <w:rsid w:val="003600D1"/>
    <w:rsid w:val="00360355"/>
    <w:rsid w:val="00360740"/>
    <w:rsid w:val="003607DF"/>
    <w:rsid w:val="00360C2A"/>
    <w:rsid w:val="00361308"/>
    <w:rsid w:val="0036188F"/>
    <w:rsid w:val="00361C13"/>
    <w:rsid w:val="00361C16"/>
    <w:rsid w:val="003621D2"/>
    <w:rsid w:val="00362F88"/>
    <w:rsid w:val="00363D7F"/>
    <w:rsid w:val="00365429"/>
    <w:rsid w:val="003654D6"/>
    <w:rsid w:val="0036622E"/>
    <w:rsid w:val="00366889"/>
    <w:rsid w:val="00367190"/>
    <w:rsid w:val="00367E99"/>
    <w:rsid w:val="00370510"/>
    <w:rsid w:val="00370898"/>
    <w:rsid w:val="00370B0B"/>
    <w:rsid w:val="00370EA2"/>
    <w:rsid w:val="00370FF8"/>
    <w:rsid w:val="0037107E"/>
    <w:rsid w:val="00371120"/>
    <w:rsid w:val="003714A3"/>
    <w:rsid w:val="00371922"/>
    <w:rsid w:val="00371B91"/>
    <w:rsid w:val="00373E4B"/>
    <w:rsid w:val="00374049"/>
    <w:rsid w:val="003748BF"/>
    <w:rsid w:val="00374967"/>
    <w:rsid w:val="003754C2"/>
    <w:rsid w:val="00375A82"/>
    <w:rsid w:val="00375E4A"/>
    <w:rsid w:val="00376C3B"/>
    <w:rsid w:val="00377091"/>
    <w:rsid w:val="003773D3"/>
    <w:rsid w:val="00377B92"/>
    <w:rsid w:val="00377C89"/>
    <w:rsid w:val="003800EF"/>
    <w:rsid w:val="00380640"/>
    <w:rsid w:val="0038072B"/>
    <w:rsid w:val="00380D42"/>
    <w:rsid w:val="00380E3A"/>
    <w:rsid w:val="00381153"/>
    <w:rsid w:val="00381205"/>
    <w:rsid w:val="0038294B"/>
    <w:rsid w:val="00383E24"/>
    <w:rsid w:val="00383E4E"/>
    <w:rsid w:val="00384161"/>
    <w:rsid w:val="0038443B"/>
    <w:rsid w:val="00384898"/>
    <w:rsid w:val="00384FFB"/>
    <w:rsid w:val="00385712"/>
    <w:rsid w:val="00385BA8"/>
    <w:rsid w:val="00385BE2"/>
    <w:rsid w:val="00385FB5"/>
    <w:rsid w:val="003860FE"/>
    <w:rsid w:val="0038720E"/>
    <w:rsid w:val="0038745B"/>
    <w:rsid w:val="00387AC0"/>
    <w:rsid w:val="00387B1B"/>
    <w:rsid w:val="00387BA5"/>
    <w:rsid w:val="00387C58"/>
    <w:rsid w:val="003902C3"/>
    <w:rsid w:val="00390689"/>
    <w:rsid w:val="00390BA8"/>
    <w:rsid w:val="00391245"/>
    <w:rsid w:val="0039149B"/>
    <w:rsid w:val="003918B0"/>
    <w:rsid w:val="00391E79"/>
    <w:rsid w:val="0039254C"/>
    <w:rsid w:val="00392C45"/>
    <w:rsid w:val="003931F9"/>
    <w:rsid w:val="00393392"/>
    <w:rsid w:val="0039389D"/>
    <w:rsid w:val="00393BFD"/>
    <w:rsid w:val="0039457B"/>
    <w:rsid w:val="0039480E"/>
    <w:rsid w:val="00395547"/>
    <w:rsid w:val="00395F39"/>
    <w:rsid w:val="00397311"/>
    <w:rsid w:val="00397C83"/>
    <w:rsid w:val="003A009E"/>
    <w:rsid w:val="003A077A"/>
    <w:rsid w:val="003A1559"/>
    <w:rsid w:val="003A2327"/>
    <w:rsid w:val="003A267A"/>
    <w:rsid w:val="003A26EA"/>
    <w:rsid w:val="003A2C4E"/>
    <w:rsid w:val="003A403B"/>
    <w:rsid w:val="003A428C"/>
    <w:rsid w:val="003A4A81"/>
    <w:rsid w:val="003A4CC7"/>
    <w:rsid w:val="003A521A"/>
    <w:rsid w:val="003A57F1"/>
    <w:rsid w:val="003A5E41"/>
    <w:rsid w:val="003A6E92"/>
    <w:rsid w:val="003B014C"/>
    <w:rsid w:val="003B1B62"/>
    <w:rsid w:val="003B1CDD"/>
    <w:rsid w:val="003B2A30"/>
    <w:rsid w:val="003B2A56"/>
    <w:rsid w:val="003B36CA"/>
    <w:rsid w:val="003B3E8C"/>
    <w:rsid w:val="003B496E"/>
    <w:rsid w:val="003B4A83"/>
    <w:rsid w:val="003B4B7C"/>
    <w:rsid w:val="003B4F3D"/>
    <w:rsid w:val="003B53EE"/>
    <w:rsid w:val="003B5689"/>
    <w:rsid w:val="003B593F"/>
    <w:rsid w:val="003B60B3"/>
    <w:rsid w:val="003B6423"/>
    <w:rsid w:val="003B6C10"/>
    <w:rsid w:val="003B6D60"/>
    <w:rsid w:val="003B6F01"/>
    <w:rsid w:val="003C060A"/>
    <w:rsid w:val="003C082B"/>
    <w:rsid w:val="003C154A"/>
    <w:rsid w:val="003C1605"/>
    <w:rsid w:val="003C162C"/>
    <w:rsid w:val="003C183E"/>
    <w:rsid w:val="003C19C2"/>
    <w:rsid w:val="003C22E9"/>
    <w:rsid w:val="003C3330"/>
    <w:rsid w:val="003C34F8"/>
    <w:rsid w:val="003C36C1"/>
    <w:rsid w:val="003C4B5A"/>
    <w:rsid w:val="003C4B68"/>
    <w:rsid w:val="003C52D6"/>
    <w:rsid w:val="003C607E"/>
    <w:rsid w:val="003C6882"/>
    <w:rsid w:val="003C6B9B"/>
    <w:rsid w:val="003C6E38"/>
    <w:rsid w:val="003C75DD"/>
    <w:rsid w:val="003C76FD"/>
    <w:rsid w:val="003C7809"/>
    <w:rsid w:val="003C7824"/>
    <w:rsid w:val="003C7DF7"/>
    <w:rsid w:val="003D0B6D"/>
    <w:rsid w:val="003D0F94"/>
    <w:rsid w:val="003D15D5"/>
    <w:rsid w:val="003D1967"/>
    <w:rsid w:val="003D2003"/>
    <w:rsid w:val="003D2512"/>
    <w:rsid w:val="003D2BD2"/>
    <w:rsid w:val="003D2E2B"/>
    <w:rsid w:val="003D337B"/>
    <w:rsid w:val="003D3CCE"/>
    <w:rsid w:val="003D4623"/>
    <w:rsid w:val="003D569C"/>
    <w:rsid w:val="003D5D3F"/>
    <w:rsid w:val="003D75B5"/>
    <w:rsid w:val="003E01B4"/>
    <w:rsid w:val="003E09A6"/>
    <w:rsid w:val="003E0D09"/>
    <w:rsid w:val="003E11D3"/>
    <w:rsid w:val="003E2B9F"/>
    <w:rsid w:val="003E2C65"/>
    <w:rsid w:val="003E2E89"/>
    <w:rsid w:val="003E36A0"/>
    <w:rsid w:val="003E377C"/>
    <w:rsid w:val="003E42DA"/>
    <w:rsid w:val="003E520E"/>
    <w:rsid w:val="003E52FD"/>
    <w:rsid w:val="003E5951"/>
    <w:rsid w:val="003E5A82"/>
    <w:rsid w:val="003E5C22"/>
    <w:rsid w:val="003E6AC1"/>
    <w:rsid w:val="003F0488"/>
    <w:rsid w:val="003F06B2"/>
    <w:rsid w:val="003F075A"/>
    <w:rsid w:val="003F09FC"/>
    <w:rsid w:val="003F0C7A"/>
    <w:rsid w:val="003F136D"/>
    <w:rsid w:val="003F1DB9"/>
    <w:rsid w:val="003F26E5"/>
    <w:rsid w:val="003F2935"/>
    <w:rsid w:val="003F32BC"/>
    <w:rsid w:val="003F34FA"/>
    <w:rsid w:val="003F374E"/>
    <w:rsid w:val="003F3804"/>
    <w:rsid w:val="003F45E4"/>
    <w:rsid w:val="003F49A5"/>
    <w:rsid w:val="003F4E97"/>
    <w:rsid w:val="003F50E5"/>
    <w:rsid w:val="003F6436"/>
    <w:rsid w:val="003F7366"/>
    <w:rsid w:val="003F7BB2"/>
    <w:rsid w:val="003F7CAB"/>
    <w:rsid w:val="004002C6"/>
    <w:rsid w:val="00400520"/>
    <w:rsid w:val="00400E58"/>
    <w:rsid w:val="00401096"/>
    <w:rsid w:val="004014AC"/>
    <w:rsid w:val="004026F0"/>
    <w:rsid w:val="00402B79"/>
    <w:rsid w:val="00403533"/>
    <w:rsid w:val="004037BB"/>
    <w:rsid w:val="00403B5D"/>
    <w:rsid w:val="00403E0F"/>
    <w:rsid w:val="00404295"/>
    <w:rsid w:val="00404E91"/>
    <w:rsid w:val="004051B3"/>
    <w:rsid w:val="00405595"/>
    <w:rsid w:val="004057BD"/>
    <w:rsid w:val="00405E0E"/>
    <w:rsid w:val="004064DA"/>
    <w:rsid w:val="0040684D"/>
    <w:rsid w:val="00406D15"/>
    <w:rsid w:val="00407E44"/>
    <w:rsid w:val="00410048"/>
    <w:rsid w:val="0041027B"/>
    <w:rsid w:val="00410C69"/>
    <w:rsid w:val="00411785"/>
    <w:rsid w:val="00411B43"/>
    <w:rsid w:val="00412172"/>
    <w:rsid w:val="00412505"/>
    <w:rsid w:val="00412612"/>
    <w:rsid w:val="004127BA"/>
    <w:rsid w:val="00412AFF"/>
    <w:rsid w:val="00413732"/>
    <w:rsid w:val="00413D1A"/>
    <w:rsid w:val="00414164"/>
    <w:rsid w:val="00414971"/>
    <w:rsid w:val="00414DD0"/>
    <w:rsid w:val="00414EE8"/>
    <w:rsid w:val="00415610"/>
    <w:rsid w:val="004158BA"/>
    <w:rsid w:val="00416071"/>
    <w:rsid w:val="00416DB2"/>
    <w:rsid w:val="0042039A"/>
    <w:rsid w:val="004209FE"/>
    <w:rsid w:val="0042191C"/>
    <w:rsid w:val="004221A3"/>
    <w:rsid w:val="004229E7"/>
    <w:rsid w:val="00422A06"/>
    <w:rsid w:val="00423073"/>
    <w:rsid w:val="00423357"/>
    <w:rsid w:val="00423A39"/>
    <w:rsid w:val="00423A7A"/>
    <w:rsid w:val="00423B8E"/>
    <w:rsid w:val="00424419"/>
    <w:rsid w:val="004245AA"/>
    <w:rsid w:val="004246DB"/>
    <w:rsid w:val="00424C1B"/>
    <w:rsid w:val="00430040"/>
    <w:rsid w:val="004301C3"/>
    <w:rsid w:val="004302D5"/>
    <w:rsid w:val="00430DD9"/>
    <w:rsid w:val="00430DE3"/>
    <w:rsid w:val="00430F0D"/>
    <w:rsid w:val="004311E4"/>
    <w:rsid w:val="0043134C"/>
    <w:rsid w:val="00431507"/>
    <w:rsid w:val="00431CB6"/>
    <w:rsid w:val="00432F85"/>
    <w:rsid w:val="0043313E"/>
    <w:rsid w:val="00433B73"/>
    <w:rsid w:val="00434EEB"/>
    <w:rsid w:val="00435329"/>
    <w:rsid w:val="0043664C"/>
    <w:rsid w:val="004366E4"/>
    <w:rsid w:val="004372A9"/>
    <w:rsid w:val="004378AC"/>
    <w:rsid w:val="00440F34"/>
    <w:rsid w:val="00441075"/>
    <w:rsid w:val="00441558"/>
    <w:rsid w:val="00441978"/>
    <w:rsid w:val="00441B44"/>
    <w:rsid w:val="00441B61"/>
    <w:rsid w:val="00442615"/>
    <w:rsid w:val="00442C97"/>
    <w:rsid w:val="00442CF4"/>
    <w:rsid w:val="00442D18"/>
    <w:rsid w:val="00442EF5"/>
    <w:rsid w:val="00442FBE"/>
    <w:rsid w:val="00443C1F"/>
    <w:rsid w:val="00444428"/>
    <w:rsid w:val="00446231"/>
    <w:rsid w:val="004470D6"/>
    <w:rsid w:val="0044768F"/>
    <w:rsid w:val="0045080E"/>
    <w:rsid w:val="0045089A"/>
    <w:rsid w:val="00450DA0"/>
    <w:rsid w:val="00451F8F"/>
    <w:rsid w:val="00452DF3"/>
    <w:rsid w:val="0045301C"/>
    <w:rsid w:val="004538AC"/>
    <w:rsid w:val="004538D5"/>
    <w:rsid w:val="00453E2E"/>
    <w:rsid w:val="004540FC"/>
    <w:rsid w:val="00454743"/>
    <w:rsid w:val="00454CFF"/>
    <w:rsid w:val="00454F7B"/>
    <w:rsid w:val="0045593F"/>
    <w:rsid w:val="00456338"/>
    <w:rsid w:val="00456BC2"/>
    <w:rsid w:val="0045717D"/>
    <w:rsid w:val="004573D9"/>
    <w:rsid w:val="00457F8A"/>
    <w:rsid w:val="00457FF2"/>
    <w:rsid w:val="00461025"/>
    <w:rsid w:val="00461710"/>
    <w:rsid w:val="00461E2C"/>
    <w:rsid w:val="00461EB1"/>
    <w:rsid w:val="00462093"/>
    <w:rsid w:val="0046211F"/>
    <w:rsid w:val="0046235D"/>
    <w:rsid w:val="00462387"/>
    <w:rsid w:val="00462C83"/>
    <w:rsid w:val="00463347"/>
    <w:rsid w:val="004638F1"/>
    <w:rsid w:val="00463DF8"/>
    <w:rsid w:val="0046458A"/>
    <w:rsid w:val="00464B87"/>
    <w:rsid w:val="0046661E"/>
    <w:rsid w:val="00466A09"/>
    <w:rsid w:val="00467022"/>
    <w:rsid w:val="004674D4"/>
    <w:rsid w:val="00467707"/>
    <w:rsid w:val="00470546"/>
    <w:rsid w:val="00470B7C"/>
    <w:rsid w:val="00470E86"/>
    <w:rsid w:val="00471660"/>
    <w:rsid w:val="004724E4"/>
    <w:rsid w:val="004731D5"/>
    <w:rsid w:val="00473239"/>
    <w:rsid w:val="00473BCF"/>
    <w:rsid w:val="00473D04"/>
    <w:rsid w:val="004745A7"/>
    <w:rsid w:val="00474CA3"/>
    <w:rsid w:val="00474DDD"/>
    <w:rsid w:val="00474F0C"/>
    <w:rsid w:val="0047583A"/>
    <w:rsid w:val="0047665D"/>
    <w:rsid w:val="004771B6"/>
    <w:rsid w:val="00477D0E"/>
    <w:rsid w:val="00480768"/>
    <w:rsid w:val="00482B9B"/>
    <w:rsid w:val="00482D08"/>
    <w:rsid w:val="00483576"/>
    <w:rsid w:val="00483E5E"/>
    <w:rsid w:val="004840BC"/>
    <w:rsid w:val="00484BD5"/>
    <w:rsid w:val="00484BEE"/>
    <w:rsid w:val="00485329"/>
    <w:rsid w:val="004858E7"/>
    <w:rsid w:val="004864DF"/>
    <w:rsid w:val="00486829"/>
    <w:rsid w:val="00486E57"/>
    <w:rsid w:val="004873C6"/>
    <w:rsid w:val="004876DD"/>
    <w:rsid w:val="0049009C"/>
    <w:rsid w:val="0049042C"/>
    <w:rsid w:val="00490587"/>
    <w:rsid w:val="00490AB3"/>
    <w:rsid w:val="00490D8E"/>
    <w:rsid w:val="004922E9"/>
    <w:rsid w:val="00492CE1"/>
    <w:rsid w:val="00492CEC"/>
    <w:rsid w:val="00492E8D"/>
    <w:rsid w:val="00494F8E"/>
    <w:rsid w:val="00495000"/>
    <w:rsid w:val="0049593A"/>
    <w:rsid w:val="00496286"/>
    <w:rsid w:val="00496D3D"/>
    <w:rsid w:val="00496F20"/>
    <w:rsid w:val="004A0420"/>
    <w:rsid w:val="004A04C5"/>
    <w:rsid w:val="004A129B"/>
    <w:rsid w:val="004A20B0"/>
    <w:rsid w:val="004A259A"/>
    <w:rsid w:val="004A2663"/>
    <w:rsid w:val="004A2980"/>
    <w:rsid w:val="004A2E97"/>
    <w:rsid w:val="004A3194"/>
    <w:rsid w:val="004A33F2"/>
    <w:rsid w:val="004A4227"/>
    <w:rsid w:val="004A471B"/>
    <w:rsid w:val="004A4AB3"/>
    <w:rsid w:val="004A4C5D"/>
    <w:rsid w:val="004A4F18"/>
    <w:rsid w:val="004A4FAD"/>
    <w:rsid w:val="004A5087"/>
    <w:rsid w:val="004A5A14"/>
    <w:rsid w:val="004A5F4D"/>
    <w:rsid w:val="004A7315"/>
    <w:rsid w:val="004A749C"/>
    <w:rsid w:val="004B0310"/>
    <w:rsid w:val="004B04ED"/>
    <w:rsid w:val="004B080D"/>
    <w:rsid w:val="004B16E3"/>
    <w:rsid w:val="004B1CD7"/>
    <w:rsid w:val="004B1FB0"/>
    <w:rsid w:val="004B21C6"/>
    <w:rsid w:val="004B2574"/>
    <w:rsid w:val="004B2DF5"/>
    <w:rsid w:val="004B2F2E"/>
    <w:rsid w:val="004B36E0"/>
    <w:rsid w:val="004B3A04"/>
    <w:rsid w:val="004B3A7A"/>
    <w:rsid w:val="004B3DE6"/>
    <w:rsid w:val="004B3F15"/>
    <w:rsid w:val="004B4343"/>
    <w:rsid w:val="004B4AE5"/>
    <w:rsid w:val="004B590E"/>
    <w:rsid w:val="004B5927"/>
    <w:rsid w:val="004B60E9"/>
    <w:rsid w:val="004B6669"/>
    <w:rsid w:val="004B6CCE"/>
    <w:rsid w:val="004B7223"/>
    <w:rsid w:val="004B7B3B"/>
    <w:rsid w:val="004B7BF1"/>
    <w:rsid w:val="004C0656"/>
    <w:rsid w:val="004C113C"/>
    <w:rsid w:val="004C1F35"/>
    <w:rsid w:val="004C2C5B"/>
    <w:rsid w:val="004C2C86"/>
    <w:rsid w:val="004C3086"/>
    <w:rsid w:val="004C31B1"/>
    <w:rsid w:val="004C31D4"/>
    <w:rsid w:val="004C34BF"/>
    <w:rsid w:val="004C3AD5"/>
    <w:rsid w:val="004C3BF5"/>
    <w:rsid w:val="004C4F0F"/>
    <w:rsid w:val="004C5507"/>
    <w:rsid w:val="004C618B"/>
    <w:rsid w:val="004C62DA"/>
    <w:rsid w:val="004C6B38"/>
    <w:rsid w:val="004C6B51"/>
    <w:rsid w:val="004C6B67"/>
    <w:rsid w:val="004C73E7"/>
    <w:rsid w:val="004C751E"/>
    <w:rsid w:val="004C75E5"/>
    <w:rsid w:val="004C78E0"/>
    <w:rsid w:val="004C79D6"/>
    <w:rsid w:val="004C7E8A"/>
    <w:rsid w:val="004D0852"/>
    <w:rsid w:val="004D09AA"/>
    <w:rsid w:val="004D0A06"/>
    <w:rsid w:val="004D0E03"/>
    <w:rsid w:val="004D1024"/>
    <w:rsid w:val="004D1199"/>
    <w:rsid w:val="004D12AB"/>
    <w:rsid w:val="004D270F"/>
    <w:rsid w:val="004D2D6C"/>
    <w:rsid w:val="004D3592"/>
    <w:rsid w:val="004D38BE"/>
    <w:rsid w:val="004D39D7"/>
    <w:rsid w:val="004D40CF"/>
    <w:rsid w:val="004D5A73"/>
    <w:rsid w:val="004D5B87"/>
    <w:rsid w:val="004D64A7"/>
    <w:rsid w:val="004D7261"/>
    <w:rsid w:val="004D73FB"/>
    <w:rsid w:val="004D7D5B"/>
    <w:rsid w:val="004D7DED"/>
    <w:rsid w:val="004E0467"/>
    <w:rsid w:val="004E0559"/>
    <w:rsid w:val="004E0FDC"/>
    <w:rsid w:val="004E14C9"/>
    <w:rsid w:val="004E1952"/>
    <w:rsid w:val="004E22F5"/>
    <w:rsid w:val="004E2469"/>
    <w:rsid w:val="004E2BF9"/>
    <w:rsid w:val="004E2CF7"/>
    <w:rsid w:val="004E3D5B"/>
    <w:rsid w:val="004E48CA"/>
    <w:rsid w:val="004E490B"/>
    <w:rsid w:val="004E4F76"/>
    <w:rsid w:val="004E513E"/>
    <w:rsid w:val="004E53AE"/>
    <w:rsid w:val="004E56C7"/>
    <w:rsid w:val="004E58CF"/>
    <w:rsid w:val="004E7D89"/>
    <w:rsid w:val="004F0007"/>
    <w:rsid w:val="004F10D4"/>
    <w:rsid w:val="004F18AD"/>
    <w:rsid w:val="004F191A"/>
    <w:rsid w:val="004F1E04"/>
    <w:rsid w:val="004F1FB2"/>
    <w:rsid w:val="004F224B"/>
    <w:rsid w:val="004F236E"/>
    <w:rsid w:val="004F2375"/>
    <w:rsid w:val="004F2565"/>
    <w:rsid w:val="004F3F23"/>
    <w:rsid w:val="004F483C"/>
    <w:rsid w:val="004F48C1"/>
    <w:rsid w:val="004F51EF"/>
    <w:rsid w:val="004F6095"/>
    <w:rsid w:val="004F7027"/>
    <w:rsid w:val="004F703A"/>
    <w:rsid w:val="004F71B9"/>
    <w:rsid w:val="004F721D"/>
    <w:rsid w:val="00500733"/>
    <w:rsid w:val="00500D27"/>
    <w:rsid w:val="005020BF"/>
    <w:rsid w:val="005022F3"/>
    <w:rsid w:val="00502749"/>
    <w:rsid w:val="00502C66"/>
    <w:rsid w:val="0050314B"/>
    <w:rsid w:val="00503EFD"/>
    <w:rsid w:val="00503F17"/>
    <w:rsid w:val="00504293"/>
    <w:rsid w:val="005044F6"/>
    <w:rsid w:val="00504B29"/>
    <w:rsid w:val="00504D9A"/>
    <w:rsid w:val="00504DBE"/>
    <w:rsid w:val="00504F78"/>
    <w:rsid w:val="005050C3"/>
    <w:rsid w:val="005057ED"/>
    <w:rsid w:val="00505E1E"/>
    <w:rsid w:val="00505F0F"/>
    <w:rsid w:val="00506343"/>
    <w:rsid w:val="00506CF5"/>
    <w:rsid w:val="005076B3"/>
    <w:rsid w:val="00510455"/>
    <w:rsid w:val="00510CA4"/>
    <w:rsid w:val="005111C3"/>
    <w:rsid w:val="00511367"/>
    <w:rsid w:val="00511D07"/>
    <w:rsid w:val="0051224E"/>
    <w:rsid w:val="00512377"/>
    <w:rsid w:val="005134B6"/>
    <w:rsid w:val="00514B6C"/>
    <w:rsid w:val="005153C8"/>
    <w:rsid w:val="00515866"/>
    <w:rsid w:val="0051659E"/>
    <w:rsid w:val="00516CE8"/>
    <w:rsid w:val="0051730B"/>
    <w:rsid w:val="00520424"/>
    <w:rsid w:val="0052090A"/>
    <w:rsid w:val="00520C4C"/>
    <w:rsid w:val="00521599"/>
    <w:rsid w:val="0052178D"/>
    <w:rsid w:val="00521A28"/>
    <w:rsid w:val="005225D2"/>
    <w:rsid w:val="0052319B"/>
    <w:rsid w:val="00523C90"/>
    <w:rsid w:val="005242FC"/>
    <w:rsid w:val="00525236"/>
    <w:rsid w:val="00526082"/>
    <w:rsid w:val="0052668B"/>
    <w:rsid w:val="0052699D"/>
    <w:rsid w:val="005276C8"/>
    <w:rsid w:val="0053040D"/>
    <w:rsid w:val="0053084C"/>
    <w:rsid w:val="00530E3B"/>
    <w:rsid w:val="00531023"/>
    <w:rsid w:val="00531E06"/>
    <w:rsid w:val="00531E9D"/>
    <w:rsid w:val="005321C1"/>
    <w:rsid w:val="005322D9"/>
    <w:rsid w:val="005328EB"/>
    <w:rsid w:val="005337BF"/>
    <w:rsid w:val="00533962"/>
    <w:rsid w:val="00533CB5"/>
    <w:rsid w:val="0053466C"/>
    <w:rsid w:val="00534C22"/>
    <w:rsid w:val="00534D4D"/>
    <w:rsid w:val="00535257"/>
    <w:rsid w:val="00535F8A"/>
    <w:rsid w:val="005366B3"/>
    <w:rsid w:val="005366D2"/>
    <w:rsid w:val="005366DC"/>
    <w:rsid w:val="00536B35"/>
    <w:rsid w:val="005378DB"/>
    <w:rsid w:val="00537B72"/>
    <w:rsid w:val="00537D6A"/>
    <w:rsid w:val="0054096C"/>
    <w:rsid w:val="00540D7A"/>
    <w:rsid w:val="005412FF"/>
    <w:rsid w:val="00541A2E"/>
    <w:rsid w:val="005433AD"/>
    <w:rsid w:val="00543B1D"/>
    <w:rsid w:val="0054484C"/>
    <w:rsid w:val="005449A2"/>
    <w:rsid w:val="00544EC0"/>
    <w:rsid w:val="005452B9"/>
    <w:rsid w:val="005458A4"/>
    <w:rsid w:val="00545CCE"/>
    <w:rsid w:val="005460A2"/>
    <w:rsid w:val="00546B60"/>
    <w:rsid w:val="00550EC0"/>
    <w:rsid w:val="00550EE0"/>
    <w:rsid w:val="005511DA"/>
    <w:rsid w:val="00551989"/>
    <w:rsid w:val="00551B45"/>
    <w:rsid w:val="00551D3E"/>
    <w:rsid w:val="005527B9"/>
    <w:rsid w:val="00552DE5"/>
    <w:rsid w:val="00553830"/>
    <w:rsid w:val="0055384E"/>
    <w:rsid w:val="0055449C"/>
    <w:rsid w:val="0055458F"/>
    <w:rsid w:val="0055490A"/>
    <w:rsid w:val="00555184"/>
    <w:rsid w:val="00555333"/>
    <w:rsid w:val="005554D9"/>
    <w:rsid w:val="0055577F"/>
    <w:rsid w:val="00555AF7"/>
    <w:rsid w:val="00556529"/>
    <w:rsid w:val="00556717"/>
    <w:rsid w:val="00556E98"/>
    <w:rsid w:val="00561A69"/>
    <w:rsid w:val="00561C00"/>
    <w:rsid w:val="005623AA"/>
    <w:rsid w:val="00562682"/>
    <w:rsid w:val="005630E8"/>
    <w:rsid w:val="00564ED9"/>
    <w:rsid w:val="00565223"/>
    <w:rsid w:val="0056525F"/>
    <w:rsid w:val="00566B05"/>
    <w:rsid w:val="00566B4A"/>
    <w:rsid w:val="00566C87"/>
    <w:rsid w:val="00566DD5"/>
    <w:rsid w:val="00566EE2"/>
    <w:rsid w:val="00567143"/>
    <w:rsid w:val="00567968"/>
    <w:rsid w:val="00567BE3"/>
    <w:rsid w:val="0057013A"/>
    <w:rsid w:val="005701F0"/>
    <w:rsid w:val="005702A3"/>
    <w:rsid w:val="00570320"/>
    <w:rsid w:val="00570734"/>
    <w:rsid w:val="0057084F"/>
    <w:rsid w:val="0057172C"/>
    <w:rsid w:val="0057185A"/>
    <w:rsid w:val="005718AE"/>
    <w:rsid w:val="00571A03"/>
    <w:rsid w:val="00572594"/>
    <w:rsid w:val="0057300A"/>
    <w:rsid w:val="00573114"/>
    <w:rsid w:val="005739DD"/>
    <w:rsid w:val="0057400E"/>
    <w:rsid w:val="005743FF"/>
    <w:rsid w:val="00574695"/>
    <w:rsid w:val="00574F06"/>
    <w:rsid w:val="00575039"/>
    <w:rsid w:val="005757E7"/>
    <w:rsid w:val="005758F5"/>
    <w:rsid w:val="00575A18"/>
    <w:rsid w:val="00575C85"/>
    <w:rsid w:val="00575FC2"/>
    <w:rsid w:val="0057636F"/>
    <w:rsid w:val="00576B0C"/>
    <w:rsid w:val="0057730A"/>
    <w:rsid w:val="005776E4"/>
    <w:rsid w:val="00577907"/>
    <w:rsid w:val="00577D41"/>
    <w:rsid w:val="00580771"/>
    <w:rsid w:val="00580F06"/>
    <w:rsid w:val="0058231D"/>
    <w:rsid w:val="00582AF5"/>
    <w:rsid w:val="00582E14"/>
    <w:rsid w:val="00582F8B"/>
    <w:rsid w:val="00583449"/>
    <w:rsid w:val="00583BC0"/>
    <w:rsid w:val="0058482A"/>
    <w:rsid w:val="005848CA"/>
    <w:rsid w:val="00584DC2"/>
    <w:rsid w:val="00584E91"/>
    <w:rsid w:val="005850F1"/>
    <w:rsid w:val="005854C9"/>
    <w:rsid w:val="005866FA"/>
    <w:rsid w:val="00586B4C"/>
    <w:rsid w:val="0058755F"/>
    <w:rsid w:val="00590322"/>
    <w:rsid w:val="005906D7"/>
    <w:rsid w:val="0059090F"/>
    <w:rsid w:val="005910FF"/>
    <w:rsid w:val="00592298"/>
    <w:rsid w:val="00592CCF"/>
    <w:rsid w:val="00593033"/>
    <w:rsid w:val="005931E8"/>
    <w:rsid w:val="005933DE"/>
    <w:rsid w:val="005947E1"/>
    <w:rsid w:val="005949E4"/>
    <w:rsid w:val="00596017"/>
    <w:rsid w:val="00596348"/>
    <w:rsid w:val="00596369"/>
    <w:rsid w:val="005974A7"/>
    <w:rsid w:val="00597FC3"/>
    <w:rsid w:val="005A0506"/>
    <w:rsid w:val="005A09E7"/>
    <w:rsid w:val="005A0DCA"/>
    <w:rsid w:val="005A2397"/>
    <w:rsid w:val="005A2E98"/>
    <w:rsid w:val="005A354A"/>
    <w:rsid w:val="005A3762"/>
    <w:rsid w:val="005A39A9"/>
    <w:rsid w:val="005A39D2"/>
    <w:rsid w:val="005A4114"/>
    <w:rsid w:val="005A5186"/>
    <w:rsid w:val="005A52FF"/>
    <w:rsid w:val="005A55E8"/>
    <w:rsid w:val="005A5E73"/>
    <w:rsid w:val="005A656A"/>
    <w:rsid w:val="005A6600"/>
    <w:rsid w:val="005A6F8B"/>
    <w:rsid w:val="005A725A"/>
    <w:rsid w:val="005A7271"/>
    <w:rsid w:val="005A7379"/>
    <w:rsid w:val="005B0B15"/>
    <w:rsid w:val="005B1174"/>
    <w:rsid w:val="005B12E7"/>
    <w:rsid w:val="005B1369"/>
    <w:rsid w:val="005B144D"/>
    <w:rsid w:val="005B1C05"/>
    <w:rsid w:val="005B26A5"/>
    <w:rsid w:val="005B2B6C"/>
    <w:rsid w:val="005B2F84"/>
    <w:rsid w:val="005B3015"/>
    <w:rsid w:val="005B34A4"/>
    <w:rsid w:val="005B3670"/>
    <w:rsid w:val="005B3735"/>
    <w:rsid w:val="005B3791"/>
    <w:rsid w:val="005B3A03"/>
    <w:rsid w:val="005B42B9"/>
    <w:rsid w:val="005B4644"/>
    <w:rsid w:val="005B46B0"/>
    <w:rsid w:val="005B4872"/>
    <w:rsid w:val="005B6BA0"/>
    <w:rsid w:val="005B6BA7"/>
    <w:rsid w:val="005B75DE"/>
    <w:rsid w:val="005C0F4E"/>
    <w:rsid w:val="005C18E7"/>
    <w:rsid w:val="005C1F0D"/>
    <w:rsid w:val="005C2415"/>
    <w:rsid w:val="005C2988"/>
    <w:rsid w:val="005C3716"/>
    <w:rsid w:val="005C37DB"/>
    <w:rsid w:val="005C3916"/>
    <w:rsid w:val="005C3C32"/>
    <w:rsid w:val="005C4E3A"/>
    <w:rsid w:val="005C548E"/>
    <w:rsid w:val="005C5727"/>
    <w:rsid w:val="005C5DB6"/>
    <w:rsid w:val="005C632F"/>
    <w:rsid w:val="005C7AFE"/>
    <w:rsid w:val="005D02EF"/>
    <w:rsid w:val="005D0E41"/>
    <w:rsid w:val="005D20FB"/>
    <w:rsid w:val="005D28F6"/>
    <w:rsid w:val="005D3001"/>
    <w:rsid w:val="005D3125"/>
    <w:rsid w:val="005D3917"/>
    <w:rsid w:val="005D3A37"/>
    <w:rsid w:val="005D47F3"/>
    <w:rsid w:val="005D4CA4"/>
    <w:rsid w:val="005D4EE9"/>
    <w:rsid w:val="005D553A"/>
    <w:rsid w:val="005D56B0"/>
    <w:rsid w:val="005D5FFA"/>
    <w:rsid w:val="005D6443"/>
    <w:rsid w:val="005D662F"/>
    <w:rsid w:val="005D6699"/>
    <w:rsid w:val="005D66D8"/>
    <w:rsid w:val="005D6718"/>
    <w:rsid w:val="005D75C1"/>
    <w:rsid w:val="005D7E7D"/>
    <w:rsid w:val="005E03DD"/>
    <w:rsid w:val="005E081B"/>
    <w:rsid w:val="005E1121"/>
    <w:rsid w:val="005E2CB2"/>
    <w:rsid w:val="005E3015"/>
    <w:rsid w:val="005E30BE"/>
    <w:rsid w:val="005E3C8E"/>
    <w:rsid w:val="005E3CC9"/>
    <w:rsid w:val="005E4786"/>
    <w:rsid w:val="005E48F9"/>
    <w:rsid w:val="005E4D10"/>
    <w:rsid w:val="005E5347"/>
    <w:rsid w:val="005E5789"/>
    <w:rsid w:val="005E65AC"/>
    <w:rsid w:val="005E6A92"/>
    <w:rsid w:val="005E6B88"/>
    <w:rsid w:val="005E6D76"/>
    <w:rsid w:val="005E78B5"/>
    <w:rsid w:val="005E78E1"/>
    <w:rsid w:val="005E7E58"/>
    <w:rsid w:val="005F1718"/>
    <w:rsid w:val="005F2077"/>
    <w:rsid w:val="005F269A"/>
    <w:rsid w:val="005F3087"/>
    <w:rsid w:val="005F3D31"/>
    <w:rsid w:val="005F5B76"/>
    <w:rsid w:val="005F5B7C"/>
    <w:rsid w:val="005F604F"/>
    <w:rsid w:val="005F6347"/>
    <w:rsid w:val="005F63BF"/>
    <w:rsid w:val="005F6FF8"/>
    <w:rsid w:val="005F796F"/>
    <w:rsid w:val="005F7B97"/>
    <w:rsid w:val="00600381"/>
    <w:rsid w:val="00600B06"/>
    <w:rsid w:val="00601400"/>
    <w:rsid w:val="00601B98"/>
    <w:rsid w:val="006025EF"/>
    <w:rsid w:val="00602D6C"/>
    <w:rsid w:val="006035ED"/>
    <w:rsid w:val="006037F7"/>
    <w:rsid w:val="006042B1"/>
    <w:rsid w:val="00604911"/>
    <w:rsid w:val="00604AFA"/>
    <w:rsid w:val="00605120"/>
    <w:rsid w:val="00605761"/>
    <w:rsid w:val="00605872"/>
    <w:rsid w:val="00605A71"/>
    <w:rsid w:val="00606EB6"/>
    <w:rsid w:val="00607C8A"/>
    <w:rsid w:val="00610445"/>
    <w:rsid w:val="0061053A"/>
    <w:rsid w:val="0061101E"/>
    <w:rsid w:val="006121F7"/>
    <w:rsid w:val="00612DE3"/>
    <w:rsid w:val="00612FF2"/>
    <w:rsid w:val="0061358E"/>
    <w:rsid w:val="00613F4C"/>
    <w:rsid w:val="0061443B"/>
    <w:rsid w:val="00615A0B"/>
    <w:rsid w:val="006163AB"/>
    <w:rsid w:val="0061643D"/>
    <w:rsid w:val="00620D9A"/>
    <w:rsid w:val="0062103E"/>
    <w:rsid w:val="00621263"/>
    <w:rsid w:val="006214E0"/>
    <w:rsid w:val="0062154A"/>
    <w:rsid w:val="00621DAE"/>
    <w:rsid w:val="00622173"/>
    <w:rsid w:val="00622919"/>
    <w:rsid w:val="00622B31"/>
    <w:rsid w:val="006230A7"/>
    <w:rsid w:val="00624E85"/>
    <w:rsid w:val="00625BC3"/>
    <w:rsid w:val="00625C27"/>
    <w:rsid w:val="00625C47"/>
    <w:rsid w:val="00626D3B"/>
    <w:rsid w:val="006273F5"/>
    <w:rsid w:val="00627B0C"/>
    <w:rsid w:val="00630304"/>
    <w:rsid w:val="0063186D"/>
    <w:rsid w:val="00631CE2"/>
    <w:rsid w:val="00631F14"/>
    <w:rsid w:val="00632411"/>
    <w:rsid w:val="006327B4"/>
    <w:rsid w:val="00633836"/>
    <w:rsid w:val="00633A40"/>
    <w:rsid w:val="00633CF3"/>
    <w:rsid w:val="00633FA3"/>
    <w:rsid w:val="00635548"/>
    <w:rsid w:val="00636363"/>
    <w:rsid w:val="00636AD3"/>
    <w:rsid w:val="00636BD4"/>
    <w:rsid w:val="00637554"/>
    <w:rsid w:val="006376A0"/>
    <w:rsid w:val="00637E44"/>
    <w:rsid w:val="006409BB"/>
    <w:rsid w:val="00640C60"/>
    <w:rsid w:val="006415E7"/>
    <w:rsid w:val="00641F6F"/>
    <w:rsid w:val="006421CD"/>
    <w:rsid w:val="00642DB8"/>
    <w:rsid w:val="006431D7"/>
    <w:rsid w:val="0064349F"/>
    <w:rsid w:val="0064418A"/>
    <w:rsid w:val="0064681E"/>
    <w:rsid w:val="00646853"/>
    <w:rsid w:val="00646ECF"/>
    <w:rsid w:val="00646F98"/>
    <w:rsid w:val="00647711"/>
    <w:rsid w:val="006506BE"/>
    <w:rsid w:val="00650BD8"/>
    <w:rsid w:val="00650FB2"/>
    <w:rsid w:val="00651A49"/>
    <w:rsid w:val="00651ABC"/>
    <w:rsid w:val="006524D0"/>
    <w:rsid w:val="00652A86"/>
    <w:rsid w:val="00652D79"/>
    <w:rsid w:val="00653356"/>
    <w:rsid w:val="006535A3"/>
    <w:rsid w:val="0065374B"/>
    <w:rsid w:val="00655CD3"/>
    <w:rsid w:val="00655FA4"/>
    <w:rsid w:val="00656544"/>
    <w:rsid w:val="00656BAA"/>
    <w:rsid w:val="00657258"/>
    <w:rsid w:val="00660548"/>
    <w:rsid w:val="006607B5"/>
    <w:rsid w:val="00661402"/>
    <w:rsid w:val="00661953"/>
    <w:rsid w:val="00663160"/>
    <w:rsid w:val="0066370C"/>
    <w:rsid w:val="00663A0D"/>
    <w:rsid w:val="006642D6"/>
    <w:rsid w:val="00664811"/>
    <w:rsid w:val="00664E73"/>
    <w:rsid w:val="0066628E"/>
    <w:rsid w:val="00666519"/>
    <w:rsid w:val="0066688E"/>
    <w:rsid w:val="00666F6F"/>
    <w:rsid w:val="00667DEA"/>
    <w:rsid w:val="00667EAE"/>
    <w:rsid w:val="006703F1"/>
    <w:rsid w:val="006705AB"/>
    <w:rsid w:val="00670EC7"/>
    <w:rsid w:val="006719C0"/>
    <w:rsid w:val="00671B9C"/>
    <w:rsid w:val="00671CD2"/>
    <w:rsid w:val="00671DDC"/>
    <w:rsid w:val="00671DE0"/>
    <w:rsid w:val="006722DF"/>
    <w:rsid w:val="00672804"/>
    <w:rsid w:val="00672DBE"/>
    <w:rsid w:val="00672E04"/>
    <w:rsid w:val="0067331D"/>
    <w:rsid w:val="00673CB4"/>
    <w:rsid w:val="00674174"/>
    <w:rsid w:val="006744A0"/>
    <w:rsid w:val="00674688"/>
    <w:rsid w:val="00674B3E"/>
    <w:rsid w:val="00674E51"/>
    <w:rsid w:val="006756D0"/>
    <w:rsid w:val="00676129"/>
    <w:rsid w:val="006767B5"/>
    <w:rsid w:val="0068039E"/>
    <w:rsid w:val="00680481"/>
    <w:rsid w:val="00680B23"/>
    <w:rsid w:val="006815FA"/>
    <w:rsid w:val="00681973"/>
    <w:rsid w:val="00681C2C"/>
    <w:rsid w:val="00681FEC"/>
    <w:rsid w:val="006828E3"/>
    <w:rsid w:val="00682A5E"/>
    <w:rsid w:val="00683137"/>
    <w:rsid w:val="00684984"/>
    <w:rsid w:val="00685013"/>
    <w:rsid w:val="00685B2E"/>
    <w:rsid w:val="00686C2F"/>
    <w:rsid w:val="00686F12"/>
    <w:rsid w:val="0068710A"/>
    <w:rsid w:val="006874A6"/>
    <w:rsid w:val="00687668"/>
    <w:rsid w:val="00687806"/>
    <w:rsid w:val="006878F7"/>
    <w:rsid w:val="00687CF2"/>
    <w:rsid w:val="00690DA9"/>
    <w:rsid w:val="00691F10"/>
    <w:rsid w:val="00692136"/>
    <w:rsid w:val="0069249C"/>
    <w:rsid w:val="00692502"/>
    <w:rsid w:val="006926EA"/>
    <w:rsid w:val="006935BB"/>
    <w:rsid w:val="0069372F"/>
    <w:rsid w:val="00693897"/>
    <w:rsid w:val="00694327"/>
    <w:rsid w:val="006945AC"/>
    <w:rsid w:val="00694799"/>
    <w:rsid w:val="006948F6"/>
    <w:rsid w:val="0069521C"/>
    <w:rsid w:val="00695408"/>
    <w:rsid w:val="00695485"/>
    <w:rsid w:val="006956D3"/>
    <w:rsid w:val="00696477"/>
    <w:rsid w:val="0069668D"/>
    <w:rsid w:val="00697584"/>
    <w:rsid w:val="006978CD"/>
    <w:rsid w:val="006A1036"/>
    <w:rsid w:val="006A1678"/>
    <w:rsid w:val="006A18DA"/>
    <w:rsid w:val="006A1A83"/>
    <w:rsid w:val="006A1BA1"/>
    <w:rsid w:val="006A1E70"/>
    <w:rsid w:val="006A1E97"/>
    <w:rsid w:val="006A230C"/>
    <w:rsid w:val="006A3BAC"/>
    <w:rsid w:val="006A4094"/>
    <w:rsid w:val="006A4678"/>
    <w:rsid w:val="006A5753"/>
    <w:rsid w:val="006A5907"/>
    <w:rsid w:val="006A5969"/>
    <w:rsid w:val="006A5CAA"/>
    <w:rsid w:val="006A5CAC"/>
    <w:rsid w:val="006A5CEA"/>
    <w:rsid w:val="006A68F5"/>
    <w:rsid w:val="006A6A2F"/>
    <w:rsid w:val="006A6B4E"/>
    <w:rsid w:val="006A6C58"/>
    <w:rsid w:val="006A7281"/>
    <w:rsid w:val="006A7955"/>
    <w:rsid w:val="006A7E43"/>
    <w:rsid w:val="006B0141"/>
    <w:rsid w:val="006B015A"/>
    <w:rsid w:val="006B01DC"/>
    <w:rsid w:val="006B060A"/>
    <w:rsid w:val="006B0E5D"/>
    <w:rsid w:val="006B0E92"/>
    <w:rsid w:val="006B13C1"/>
    <w:rsid w:val="006B1E10"/>
    <w:rsid w:val="006B221C"/>
    <w:rsid w:val="006B303F"/>
    <w:rsid w:val="006B3141"/>
    <w:rsid w:val="006B325C"/>
    <w:rsid w:val="006B3382"/>
    <w:rsid w:val="006B351B"/>
    <w:rsid w:val="006B4838"/>
    <w:rsid w:val="006B566F"/>
    <w:rsid w:val="006B5E0B"/>
    <w:rsid w:val="006B6308"/>
    <w:rsid w:val="006B64B2"/>
    <w:rsid w:val="006B7770"/>
    <w:rsid w:val="006B7CD0"/>
    <w:rsid w:val="006B7F53"/>
    <w:rsid w:val="006C0D5C"/>
    <w:rsid w:val="006C14F0"/>
    <w:rsid w:val="006C1B31"/>
    <w:rsid w:val="006C1D4A"/>
    <w:rsid w:val="006C1FD4"/>
    <w:rsid w:val="006C20DC"/>
    <w:rsid w:val="006C21D6"/>
    <w:rsid w:val="006C2702"/>
    <w:rsid w:val="006C28EA"/>
    <w:rsid w:val="006C2923"/>
    <w:rsid w:val="006C2960"/>
    <w:rsid w:val="006C2AF4"/>
    <w:rsid w:val="006C3A60"/>
    <w:rsid w:val="006C3E5B"/>
    <w:rsid w:val="006C40B2"/>
    <w:rsid w:val="006C5CFF"/>
    <w:rsid w:val="006C5D56"/>
    <w:rsid w:val="006C5DA0"/>
    <w:rsid w:val="006C6146"/>
    <w:rsid w:val="006C6353"/>
    <w:rsid w:val="006C6373"/>
    <w:rsid w:val="006C72A2"/>
    <w:rsid w:val="006C7944"/>
    <w:rsid w:val="006C7ABF"/>
    <w:rsid w:val="006D02CC"/>
    <w:rsid w:val="006D088F"/>
    <w:rsid w:val="006D0A83"/>
    <w:rsid w:val="006D0AD8"/>
    <w:rsid w:val="006D14EE"/>
    <w:rsid w:val="006D1A16"/>
    <w:rsid w:val="006D21E2"/>
    <w:rsid w:val="006D2D0B"/>
    <w:rsid w:val="006D439F"/>
    <w:rsid w:val="006D48E1"/>
    <w:rsid w:val="006D4FB5"/>
    <w:rsid w:val="006D592C"/>
    <w:rsid w:val="006D68C4"/>
    <w:rsid w:val="006E00A0"/>
    <w:rsid w:val="006E016D"/>
    <w:rsid w:val="006E02C1"/>
    <w:rsid w:val="006E039F"/>
    <w:rsid w:val="006E03EC"/>
    <w:rsid w:val="006E07B4"/>
    <w:rsid w:val="006E07C3"/>
    <w:rsid w:val="006E1939"/>
    <w:rsid w:val="006E1D4B"/>
    <w:rsid w:val="006E2023"/>
    <w:rsid w:val="006E20B7"/>
    <w:rsid w:val="006E238A"/>
    <w:rsid w:val="006E261C"/>
    <w:rsid w:val="006E3AD5"/>
    <w:rsid w:val="006E3C43"/>
    <w:rsid w:val="006E4241"/>
    <w:rsid w:val="006E4FB1"/>
    <w:rsid w:val="006E5F66"/>
    <w:rsid w:val="006E6586"/>
    <w:rsid w:val="006E670E"/>
    <w:rsid w:val="006E6D1B"/>
    <w:rsid w:val="006E7AA7"/>
    <w:rsid w:val="006F0662"/>
    <w:rsid w:val="006F06F4"/>
    <w:rsid w:val="006F0F7D"/>
    <w:rsid w:val="006F0FFF"/>
    <w:rsid w:val="006F16FD"/>
    <w:rsid w:val="006F1B81"/>
    <w:rsid w:val="006F1F52"/>
    <w:rsid w:val="006F2262"/>
    <w:rsid w:val="006F2866"/>
    <w:rsid w:val="006F34C7"/>
    <w:rsid w:val="006F4096"/>
    <w:rsid w:val="006F446B"/>
    <w:rsid w:val="006F450E"/>
    <w:rsid w:val="006F4746"/>
    <w:rsid w:val="006F497A"/>
    <w:rsid w:val="006F52A6"/>
    <w:rsid w:val="006F57E7"/>
    <w:rsid w:val="006F5F24"/>
    <w:rsid w:val="006F702A"/>
    <w:rsid w:val="006F7A04"/>
    <w:rsid w:val="007004DE"/>
    <w:rsid w:val="00700DDE"/>
    <w:rsid w:val="00700EBC"/>
    <w:rsid w:val="007019B2"/>
    <w:rsid w:val="00701B87"/>
    <w:rsid w:val="00701CFA"/>
    <w:rsid w:val="00701D59"/>
    <w:rsid w:val="007021B1"/>
    <w:rsid w:val="007025A4"/>
    <w:rsid w:val="007025F4"/>
    <w:rsid w:val="007026BE"/>
    <w:rsid w:val="00703092"/>
    <w:rsid w:val="0070351C"/>
    <w:rsid w:val="007038B3"/>
    <w:rsid w:val="00703B33"/>
    <w:rsid w:val="00704767"/>
    <w:rsid w:val="00704B3C"/>
    <w:rsid w:val="00704C37"/>
    <w:rsid w:val="00704C70"/>
    <w:rsid w:val="00705885"/>
    <w:rsid w:val="00705BDB"/>
    <w:rsid w:val="00705BED"/>
    <w:rsid w:val="00706251"/>
    <w:rsid w:val="0070625E"/>
    <w:rsid w:val="00706595"/>
    <w:rsid w:val="0070664C"/>
    <w:rsid w:val="00706BD3"/>
    <w:rsid w:val="00707603"/>
    <w:rsid w:val="00707B9D"/>
    <w:rsid w:val="00707E32"/>
    <w:rsid w:val="00710D9A"/>
    <w:rsid w:val="00710E1E"/>
    <w:rsid w:val="00712D38"/>
    <w:rsid w:val="00712D8C"/>
    <w:rsid w:val="00713172"/>
    <w:rsid w:val="00713457"/>
    <w:rsid w:val="007152CA"/>
    <w:rsid w:val="007156F7"/>
    <w:rsid w:val="00716511"/>
    <w:rsid w:val="007167E4"/>
    <w:rsid w:val="00716AD6"/>
    <w:rsid w:val="00716EA5"/>
    <w:rsid w:val="007174D1"/>
    <w:rsid w:val="007177BA"/>
    <w:rsid w:val="00717916"/>
    <w:rsid w:val="00717C57"/>
    <w:rsid w:val="00717ED1"/>
    <w:rsid w:val="00720509"/>
    <w:rsid w:val="00720933"/>
    <w:rsid w:val="00720FC7"/>
    <w:rsid w:val="00721A06"/>
    <w:rsid w:val="00722564"/>
    <w:rsid w:val="00722BB1"/>
    <w:rsid w:val="00722DE5"/>
    <w:rsid w:val="0072304D"/>
    <w:rsid w:val="007231CA"/>
    <w:rsid w:val="00723B65"/>
    <w:rsid w:val="00724761"/>
    <w:rsid w:val="0072505C"/>
    <w:rsid w:val="007250D3"/>
    <w:rsid w:val="007251A3"/>
    <w:rsid w:val="007255E8"/>
    <w:rsid w:val="00725CED"/>
    <w:rsid w:val="0072629D"/>
    <w:rsid w:val="007263C0"/>
    <w:rsid w:val="0072722C"/>
    <w:rsid w:val="007274A0"/>
    <w:rsid w:val="00727F58"/>
    <w:rsid w:val="007302DB"/>
    <w:rsid w:val="007305FF"/>
    <w:rsid w:val="00730A58"/>
    <w:rsid w:val="00730BC0"/>
    <w:rsid w:val="00731168"/>
    <w:rsid w:val="00731A1A"/>
    <w:rsid w:val="00731C2A"/>
    <w:rsid w:val="007328BA"/>
    <w:rsid w:val="00732A43"/>
    <w:rsid w:val="00732F06"/>
    <w:rsid w:val="007331DF"/>
    <w:rsid w:val="00733D67"/>
    <w:rsid w:val="00733EDB"/>
    <w:rsid w:val="007343B5"/>
    <w:rsid w:val="00734412"/>
    <w:rsid w:val="007349FF"/>
    <w:rsid w:val="0073549D"/>
    <w:rsid w:val="007357FF"/>
    <w:rsid w:val="00735FED"/>
    <w:rsid w:val="0073605D"/>
    <w:rsid w:val="007360B1"/>
    <w:rsid w:val="00736325"/>
    <w:rsid w:val="00736CC9"/>
    <w:rsid w:val="0073700C"/>
    <w:rsid w:val="007375CB"/>
    <w:rsid w:val="00737C54"/>
    <w:rsid w:val="00737D17"/>
    <w:rsid w:val="0074011F"/>
    <w:rsid w:val="00741242"/>
    <w:rsid w:val="00741246"/>
    <w:rsid w:val="0074172D"/>
    <w:rsid w:val="00741C2C"/>
    <w:rsid w:val="00742155"/>
    <w:rsid w:val="007428FB"/>
    <w:rsid w:val="00743178"/>
    <w:rsid w:val="00743706"/>
    <w:rsid w:val="00743EF8"/>
    <w:rsid w:val="00743F4B"/>
    <w:rsid w:val="00744166"/>
    <w:rsid w:val="0074498C"/>
    <w:rsid w:val="007452CA"/>
    <w:rsid w:val="0074572D"/>
    <w:rsid w:val="007462B0"/>
    <w:rsid w:val="007469D3"/>
    <w:rsid w:val="00746DD9"/>
    <w:rsid w:val="0074786C"/>
    <w:rsid w:val="00747894"/>
    <w:rsid w:val="00747AC5"/>
    <w:rsid w:val="0075050B"/>
    <w:rsid w:val="00750BFA"/>
    <w:rsid w:val="00750E03"/>
    <w:rsid w:val="00751116"/>
    <w:rsid w:val="0075234B"/>
    <w:rsid w:val="00752DA8"/>
    <w:rsid w:val="0075364A"/>
    <w:rsid w:val="00753FD9"/>
    <w:rsid w:val="00755B42"/>
    <w:rsid w:val="00756140"/>
    <w:rsid w:val="0075621B"/>
    <w:rsid w:val="007578C6"/>
    <w:rsid w:val="00760E84"/>
    <w:rsid w:val="00762291"/>
    <w:rsid w:val="007623AC"/>
    <w:rsid w:val="00763DB1"/>
    <w:rsid w:val="00764AA0"/>
    <w:rsid w:val="00764E09"/>
    <w:rsid w:val="00764F9A"/>
    <w:rsid w:val="007659B6"/>
    <w:rsid w:val="00766103"/>
    <w:rsid w:val="00767059"/>
    <w:rsid w:val="00767D1E"/>
    <w:rsid w:val="00767F38"/>
    <w:rsid w:val="007712AA"/>
    <w:rsid w:val="00771376"/>
    <w:rsid w:val="0077138D"/>
    <w:rsid w:val="007715A2"/>
    <w:rsid w:val="0077160A"/>
    <w:rsid w:val="007716DB"/>
    <w:rsid w:val="007717DA"/>
    <w:rsid w:val="00771AC9"/>
    <w:rsid w:val="007730A2"/>
    <w:rsid w:val="00773243"/>
    <w:rsid w:val="00773D75"/>
    <w:rsid w:val="00773EC4"/>
    <w:rsid w:val="00774281"/>
    <w:rsid w:val="0077521F"/>
    <w:rsid w:val="0077556F"/>
    <w:rsid w:val="0077676A"/>
    <w:rsid w:val="00776882"/>
    <w:rsid w:val="00776B60"/>
    <w:rsid w:val="007774FB"/>
    <w:rsid w:val="00780A83"/>
    <w:rsid w:val="0078107B"/>
    <w:rsid w:val="007811E6"/>
    <w:rsid w:val="0078147D"/>
    <w:rsid w:val="00781521"/>
    <w:rsid w:val="00781843"/>
    <w:rsid w:val="00781BE4"/>
    <w:rsid w:val="00781E82"/>
    <w:rsid w:val="007820E9"/>
    <w:rsid w:val="00782506"/>
    <w:rsid w:val="00782618"/>
    <w:rsid w:val="00782C07"/>
    <w:rsid w:val="00783224"/>
    <w:rsid w:val="007834D0"/>
    <w:rsid w:val="00783C88"/>
    <w:rsid w:val="00783CB5"/>
    <w:rsid w:val="00784124"/>
    <w:rsid w:val="00784351"/>
    <w:rsid w:val="007853C8"/>
    <w:rsid w:val="007854DF"/>
    <w:rsid w:val="0078585D"/>
    <w:rsid w:val="0078643E"/>
    <w:rsid w:val="00786761"/>
    <w:rsid w:val="0078739B"/>
    <w:rsid w:val="007877D5"/>
    <w:rsid w:val="007878E9"/>
    <w:rsid w:val="00787936"/>
    <w:rsid w:val="0079013D"/>
    <w:rsid w:val="00790A68"/>
    <w:rsid w:val="007911B9"/>
    <w:rsid w:val="007917CC"/>
    <w:rsid w:val="007919A8"/>
    <w:rsid w:val="00791D64"/>
    <w:rsid w:val="00791E18"/>
    <w:rsid w:val="007924C3"/>
    <w:rsid w:val="00792D51"/>
    <w:rsid w:val="00792F93"/>
    <w:rsid w:val="00794550"/>
    <w:rsid w:val="0079468B"/>
    <w:rsid w:val="007948E1"/>
    <w:rsid w:val="00794A82"/>
    <w:rsid w:val="00796174"/>
    <w:rsid w:val="007963ED"/>
    <w:rsid w:val="007964BA"/>
    <w:rsid w:val="00796E8D"/>
    <w:rsid w:val="007970AB"/>
    <w:rsid w:val="0079763F"/>
    <w:rsid w:val="007977E4"/>
    <w:rsid w:val="007A04D3"/>
    <w:rsid w:val="007A1074"/>
    <w:rsid w:val="007A19CE"/>
    <w:rsid w:val="007A1B3B"/>
    <w:rsid w:val="007A1D52"/>
    <w:rsid w:val="007A254C"/>
    <w:rsid w:val="007A2D6B"/>
    <w:rsid w:val="007A2DA8"/>
    <w:rsid w:val="007A32E5"/>
    <w:rsid w:val="007A3719"/>
    <w:rsid w:val="007A3ADE"/>
    <w:rsid w:val="007A3AFB"/>
    <w:rsid w:val="007A3F92"/>
    <w:rsid w:val="007A4010"/>
    <w:rsid w:val="007A4E4E"/>
    <w:rsid w:val="007A5274"/>
    <w:rsid w:val="007A5820"/>
    <w:rsid w:val="007A5E24"/>
    <w:rsid w:val="007A6345"/>
    <w:rsid w:val="007A639F"/>
    <w:rsid w:val="007A6523"/>
    <w:rsid w:val="007A6C2D"/>
    <w:rsid w:val="007A6E94"/>
    <w:rsid w:val="007A6ECC"/>
    <w:rsid w:val="007A746A"/>
    <w:rsid w:val="007A7F20"/>
    <w:rsid w:val="007B00F5"/>
    <w:rsid w:val="007B067A"/>
    <w:rsid w:val="007B0C9A"/>
    <w:rsid w:val="007B176A"/>
    <w:rsid w:val="007B3C66"/>
    <w:rsid w:val="007B405B"/>
    <w:rsid w:val="007B4495"/>
    <w:rsid w:val="007B55E3"/>
    <w:rsid w:val="007B577E"/>
    <w:rsid w:val="007B62CD"/>
    <w:rsid w:val="007B64C1"/>
    <w:rsid w:val="007B69AB"/>
    <w:rsid w:val="007B6A53"/>
    <w:rsid w:val="007B716B"/>
    <w:rsid w:val="007B71F8"/>
    <w:rsid w:val="007B76A7"/>
    <w:rsid w:val="007B783B"/>
    <w:rsid w:val="007B7A32"/>
    <w:rsid w:val="007C089B"/>
    <w:rsid w:val="007C0916"/>
    <w:rsid w:val="007C2282"/>
    <w:rsid w:val="007C236B"/>
    <w:rsid w:val="007C2B95"/>
    <w:rsid w:val="007C2C36"/>
    <w:rsid w:val="007C3D4C"/>
    <w:rsid w:val="007C4541"/>
    <w:rsid w:val="007C46EF"/>
    <w:rsid w:val="007C4E9B"/>
    <w:rsid w:val="007C65D9"/>
    <w:rsid w:val="007C6DA7"/>
    <w:rsid w:val="007C79C6"/>
    <w:rsid w:val="007C7B68"/>
    <w:rsid w:val="007D115E"/>
    <w:rsid w:val="007D25A8"/>
    <w:rsid w:val="007D268F"/>
    <w:rsid w:val="007D2933"/>
    <w:rsid w:val="007D3281"/>
    <w:rsid w:val="007D38F6"/>
    <w:rsid w:val="007D3C2B"/>
    <w:rsid w:val="007D543D"/>
    <w:rsid w:val="007D629E"/>
    <w:rsid w:val="007D6AF6"/>
    <w:rsid w:val="007D7D96"/>
    <w:rsid w:val="007D7F92"/>
    <w:rsid w:val="007D7FB1"/>
    <w:rsid w:val="007E07FE"/>
    <w:rsid w:val="007E1CB8"/>
    <w:rsid w:val="007E2D21"/>
    <w:rsid w:val="007E3062"/>
    <w:rsid w:val="007E39D0"/>
    <w:rsid w:val="007E43AF"/>
    <w:rsid w:val="007E4726"/>
    <w:rsid w:val="007E48F0"/>
    <w:rsid w:val="007E49D7"/>
    <w:rsid w:val="007E4B9F"/>
    <w:rsid w:val="007E4CB8"/>
    <w:rsid w:val="007E4D1A"/>
    <w:rsid w:val="007E54A0"/>
    <w:rsid w:val="007E552D"/>
    <w:rsid w:val="007E5C57"/>
    <w:rsid w:val="007E6DEC"/>
    <w:rsid w:val="007E7674"/>
    <w:rsid w:val="007E7BE5"/>
    <w:rsid w:val="007F05B2"/>
    <w:rsid w:val="007F0A5A"/>
    <w:rsid w:val="007F0E87"/>
    <w:rsid w:val="007F1075"/>
    <w:rsid w:val="007F12FB"/>
    <w:rsid w:val="007F18FE"/>
    <w:rsid w:val="007F1924"/>
    <w:rsid w:val="007F192A"/>
    <w:rsid w:val="007F21BA"/>
    <w:rsid w:val="007F2747"/>
    <w:rsid w:val="007F2E58"/>
    <w:rsid w:val="007F312C"/>
    <w:rsid w:val="007F335E"/>
    <w:rsid w:val="007F3BD6"/>
    <w:rsid w:val="007F3CD1"/>
    <w:rsid w:val="007F4288"/>
    <w:rsid w:val="007F4819"/>
    <w:rsid w:val="007F52DE"/>
    <w:rsid w:val="007F54D4"/>
    <w:rsid w:val="007F55EF"/>
    <w:rsid w:val="007F583B"/>
    <w:rsid w:val="007F5BE0"/>
    <w:rsid w:val="007F5F32"/>
    <w:rsid w:val="007F60A5"/>
    <w:rsid w:val="007F6268"/>
    <w:rsid w:val="007F62B6"/>
    <w:rsid w:val="007F6430"/>
    <w:rsid w:val="007F6509"/>
    <w:rsid w:val="007F65AF"/>
    <w:rsid w:val="007F7237"/>
    <w:rsid w:val="007F7CE5"/>
    <w:rsid w:val="007F7D06"/>
    <w:rsid w:val="007F7E59"/>
    <w:rsid w:val="008001C3"/>
    <w:rsid w:val="00800899"/>
    <w:rsid w:val="00801505"/>
    <w:rsid w:val="00801906"/>
    <w:rsid w:val="00802648"/>
    <w:rsid w:val="00802835"/>
    <w:rsid w:val="00802AC2"/>
    <w:rsid w:val="008034C9"/>
    <w:rsid w:val="0080406A"/>
    <w:rsid w:val="008040DE"/>
    <w:rsid w:val="00804AC6"/>
    <w:rsid w:val="008052C6"/>
    <w:rsid w:val="008054AB"/>
    <w:rsid w:val="00805E61"/>
    <w:rsid w:val="008061AA"/>
    <w:rsid w:val="0080635A"/>
    <w:rsid w:val="008064BF"/>
    <w:rsid w:val="00806821"/>
    <w:rsid w:val="00806FAA"/>
    <w:rsid w:val="00807F72"/>
    <w:rsid w:val="00810B5D"/>
    <w:rsid w:val="00811A65"/>
    <w:rsid w:val="00812E64"/>
    <w:rsid w:val="00813697"/>
    <w:rsid w:val="00813870"/>
    <w:rsid w:val="00813B82"/>
    <w:rsid w:val="00813CF1"/>
    <w:rsid w:val="0081434D"/>
    <w:rsid w:val="00814C0A"/>
    <w:rsid w:val="00815E34"/>
    <w:rsid w:val="0081676A"/>
    <w:rsid w:val="00816911"/>
    <w:rsid w:val="00816983"/>
    <w:rsid w:val="00816ABD"/>
    <w:rsid w:val="00817540"/>
    <w:rsid w:val="00817A4E"/>
    <w:rsid w:val="00817DA3"/>
    <w:rsid w:val="00820D88"/>
    <w:rsid w:val="00820D9F"/>
    <w:rsid w:val="008215C9"/>
    <w:rsid w:val="008222BA"/>
    <w:rsid w:val="008223E5"/>
    <w:rsid w:val="00822A02"/>
    <w:rsid w:val="00822BAF"/>
    <w:rsid w:val="00823379"/>
    <w:rsid w:val="00823538"/>
    <w:rsid w:val="008235DC"/>
    <w:rsid w:val="00823FF9"/>
    <w:rsid w:val="0082465D"/>
    <w:rsid w:val="00824A03"/>
    <w:rsid w:val="00824EFD"/>
    <w:rsid w:val="008254B3"/>
    <w:rsid w:val="008257CE"/>
    <w:rsid w:val="00826258"/>
    <w:rsid w:val="0082632C"/>
    <w:rsid w:val="00826417"/>
    <w:rsid w:val="0082757C"/>
    <w:rsid w:val="008278B0"/>
    <w:rsid w:val="008278D3"/>
    <w:rsid w:val="00827E68"/>
    <w:rsid w:val="00827F42"/>
    <w:rsid w:val="008300A8"/>
    <w:rsid w:val="00830255"/>
    <w:rsid w:val="008307F9"/>
    <w:rsid w:val="008313C3"/>
    <w:rsid w:val="00831BC1"/>
    <w:rsid w:val="00831BC8"/>
    <w:rsid w:val="008320C3"/>
    <w:rsid w:val="008324BC"/>
    <w:rsid w:val="008325B0"/>
    <w:rsid w:val="008326DA"/>
    <w:rsid w:val="00832EF2"/>
    <w:rsid w:val="00832FD8"/>
    <w:rsid w:val="00834430"/>
    <w:rsid w:val="00834A33"/>
    <w:rsid w:val="00834D83"/>
    <w:rsid w:val="008359B3"/>
    <w:rsid w:val="00836161"/>
    <w:rsid w:val="00836389"/>
    <w:rsid w:val="008374A7"/>
    <w:rsid w:val="00837DD1"/>
    <w:rsid w:val="008407E2"/>
    <w:rsid w:val="00841745"/>
    <w:rsid w:val="0084220A"/>
    <w:rsid w:val="00842339"/>
    <w:rsid w:val="008427E3"/>
    <w:rsid w:val="00843BEB"/>
    <w:rsid w:val="0084425E"/>
    <w:rsid w:val="008448CE"/>
    <w:rsid w:val="00844A83"/>
    <w:rsid w:val="00844F11"/>
    <w:rsid w:val="00845DBB"/>
    <w:rsid w:val="00845FE4"/>
    <w:rsid w:val="00846A88"/>
    <w:rsid w:val="00846B31"/>
    <w:rsid w:val="00847264"/>
    <w:rsid w:val="0084734D"/>
    <w:rsid w:val="008474E0"/>
    <w:rsid w:val="008475E8"/>
    <w:rsid w:val="008475F8"/>
    <w:rsid w:val="00850AB0"/>
    <w:rsid w:val="0085173F"/>
    <w:rsid w:val="00851851"/>
    <w:rsid w:val="00851C1B"/>
    <w:rsid w:val="00851CD7"/>
    <w:rsid w:val="00851D99"/>
    <w:rsid w:val="0085201A"/>
    <w:rsid w:val="0085308E"/>
    <w:rsid w:val="0085346E"/>
    <w:rsid w:val="008534CE"/>
    <w:rsid w:val="008535B7"/>
    <w:rsid w:val="008549B9"/>
    <w:rsid w:val="00855099"/>
    <w:rsid w:val="00855575"/>
    <w:rsid w:val="00855859"/>
    <w:rsid w:val="00855963"/>
    <w:rsid w:val="00856101"/>
    <w:rsid w:val="0085616F"/>
    <w:rsid w:val="00856F6C"/>
    <w:rsid w:val="0085700F"/>
    <w:rsid w:val="00857203"/>
    <w:rsid w:val="008575D4"/>
    <w:rsid w:val="0085765B"/>
    <w:rsid w:val="00860ACA"/>
    <w:rsid w:val="00860C45"/>
    <w:rsid w:val="00861C66"/>
    <w:rsid w:val="00861D94"/>
    <w:rsid w:val="008628B6"/>
    <w:rsid w:val="00862AA5"/>
    <w:rsid w:val="008636D6"/>
    <w:rsid w:val="00864344"/>
    <w:rsid w:val="008646B4"/>
    <w:rsid w:val="008656D9"/>
    <w:rsid w:val="008660A7"/>
    <w:rsid w:val="008663F3"/>
    <w:rsid w:val="00866406"/>
    <w:rsid w:val="00866786"/>
    <w:rsid w:val="00866F42"/>
    <w:rsid w:val="008670EF"/>
    <w:rsid w:val="00867339"/>
    <w:rsid w:val="00867344"/>
    <w:rsid w:val="00867F36"/>
    <w:rsid w:val="008701DB"/>
    <w:rsid w:val="008702B3"/>
    <w:rsid w:val="008704E9"/>
    <w:rsid w:val="008709FB"/>
    <w:rsid w:val="00870D32"/>
    <w:rsid w:val="00870E15"/>
    <w:rsid w:val="00873B70"/>
    <w:rsid w:val="00873E0B"/>
    <w:rsid w:val="00873E85"/>
    <w:rsid w:val="00874123"/>
    <w:rsid w:val="008745F9"/>
    <w:rsid w:val="00874B9D"/>
    <w:rsid w:val="00875235"/>
    <w:rsid w:val="008759A5"/>
    <w:rsid w:val="00877138"/>
    <w:rsid w:val="008773CE"/>
    <w:rsid w:val="00877D66"/>
    <w:rsid w:val="008806C7"/>
    <w:rsid w:val="00881090"/>
    <w:rsid w:val="0088165C"/>
    <w:rsid w:val="00881B82"/>
    <w:rsid w:val="00881CB9"/>
    <w:rsid w:val="00884227"/>
    <w:rsid w:val="00884ACD"/>
    <w:rsid w:val="00884EC4"/>
    <w:rsid w:val="008850E0"/>
    <w:rsid w:val="0088532F"/>
    <w:rsid w:val="008857BC"/>
    <w:rsid w:val="00885F21"/>
    <w:rsid w:val="008867FE"/>
    <w:rsid w:val="0088731C"/>
    <w:rsid w:val="008878B7"/>
    <w:rsid w:val="0089024F"/>
    <w:rsid w:val="00890877"/>
    <w:rsid w:val="008911A0"/>
    <w:rsid w:val="0089159B"/>
    <w:rsid w:val="008922C0"/>
    <w:rsid w:val="0089297F"/>
    <w:rsid w:val="00892F01"/>
    <w:rsid w:val="008932F0"/>
    <w:rsid w:val="00893526"/>
    <w:rsid w:val="0089360C"/>
    <w:rsid w:val="008936A4"/>
    <w:rsid w:val="0089455E"/>
    <w:rsid w:val="00894915"/>
    <w:rsid w:val="00894FDF"/>
    <w:rsid w:val="0089542A"/>
    <w:rsid w:val="00895660"/>
    <w:rsid w:val="00896BEB"/>
    <w:rsid w:val="00896E64"/>
    <w:rsid w:val="00897924"/>
    <w:rsid w:val="00897CB9"/>
    <w:rsid w:val="008A1159"/>
    <w:rsid w:val="008A2693"/>
    <w:rsid w:val="008A2FE0"/>
    <w:rsid w:val="008A31DC"/>
    <w:rsid w:val="008A3CCC"/>
    <w:rsid w:val="008A3DF2"/>
    <w:rsid w:val="008A4CCD"/>
    <w:rsid w:val="008A4F9E"/>
    <w:rsid w:val="008A50CC"/>
    <w:rsid w:val="008A5566"/>
    <w:rsid w:val="008A5C2A"/>
    <w:rsid w:val="008A610B"/>
    <w:rsid w:val="008A62E4"/>
    <w:rsid w:val="008A6860"/>
    <w:rsid w:val="008A6BB6"/>
    <w:rsid w:val="008A711F"/>
    <w:rsid w:val="008A74AA"/>
    <w:rsid w:val="008B02C2"/>
    <w:rsid w:val="008B0DE2"/>
    <w:rsid w:val="008B12F6"/>
    <w:rsid w:val="008B2037"/>
    <w:rsid w:val="008B2AC6"/>
    <w:rsid w:val="008B2FEE"/>
    <w:rsid w:val="008B3E1C"/>
    <w:rsid w:val="008B42AE"/>
    <w:rsid w:val="008B48FF"/>
    <w:rsid w:val="008B6AC8"/>
    <w:rsid w:val="008B6D3A"/>
    <w:rsid w:val="008B6DA6"/>
    <w:rsid w:val="008B6EAC"/>
    <w:rsid w:val="008B70EF"/>
    <w:rsid w:val="008B7745"/>
    <w:rsid w:val="008B784A"/>
    <w:rsid w:val="008B7AB1"/>
    <w:rsid w:val="008C10D6"/>
    <w:rsid w:val="008C11F0"/>
    <w:rsid w:val="008C21EA"/>
    <w:rsid w:val="008C35F2"/>
    <w:rsid w:val="008C3CCE"/>
    <w:rsid w:val="008C3D8C"/>
    <w:rsid w:val="008C3E42"/>
    <w:rsid w:val="008C57BC"/>
    <w:rsid w:val="008C5B03"/>
    <w:rsid w:val="008C63CB"/>
    <w:rsid w:val="008C678A"/>
    <w:rsid w:val="008C7356"/>
    <w:rsid w:val="008C7B3B"/>
    <w:rsid w:val="008C7C5D"/>
    <w:rsid w:val="008D0177"/>
    <w:rsid w:val="008D06F5"/>
    <w:rsid w:val="008D0DCD"/>
    <w:rsid w:val="008D0EA3"/>
    <w:rsid w:val="008D1D15"/>
    <w:rsid w:val="008D2026"/>
    <w:rsid w:val="008D2EB3"/>
    <w:rsid w:val="008D32F3"/>
    <w:rsid w:val="008D3F88"/>
    <w:rsid w:val="008D5251"/>
    <w:rsid w:val="008D544B"/>
    <w:rsid w:val="008D550D"/>
    <w:rsid w:val="008D55C5"/>
    <w:rsid w:val="008D5DF8"/>
    <w:rsid w:val="008D5E1C"/>
    <w:rsid w:val="008D5FA1"/>
    <w:rsid w:val="008D6784"/>
    <w:rsid w:val="008D67F1"/>
    <w:rsid w:val="008D689D"/>
    <w:rsid w:val="008D6A47"/>
    <w:rsid w:val="008D72D0"/>
    <w:rsid w:val="008D7A88"/>
    <w:rsid w:val="008D7AB8"/>
    <w:rsid w:val="008E0582"/>
    <w:rsid w:val="008E0774"/>
    <w:rsid w:val="008E0F5A"/>
    <w:rsid w:val="008E148D"/>
    <w:rsid w:val="008E148F"/>
    <w:rsid w:val="008E163A"/>
    <w:rsid w:val="008E1827"/>
    <w:rsid w:val="008E2B7C"/>
    <w:rsid w:val="008E3125"/>
    <w:rsid w:val="008E35C1"/>
    <w:rsid w:val="008E3924"/>
    <w:rsid w:val="008E42F8"/>
    <w:rsid w:val="008E4983"/>
    <w:rsid w:val="008E4AA1"/>
    <w:rsid w:val="008E4E85"/>
    <w:rsid w:val="008E531C"/>
    <w:rsid w:val="008E5BD8"/>
    <w:rsid w:val="008E61F3"/>
    <w:rsid w:val="008E6741"/>
    <w:rsid w:val="008E678F"/>
    <w:rsid w:val="008E67CF"/>
    <w:rsid w:val="008E6A12"/>
    <w:rsid w:val="008E6E55"/>
    <w:rsid w:val="008E7034"/>
    <w:rsid w:val="008E73D4"/>
    <w:rsid w:val="008E753E"/>
    <w:rsid w:val="008F0043"/>
    <w:rsid w:val="008F00E0"/>
    <w:rsid w:val="008F0483"/>
    <w:rsid w:val="008F0F75"/>
    <w:rsid w:val="008F1446"/>
    <w:rsid w:val="008F2753"/>
    <w:rsid w:val="008F2DED"/>
    <w:rsid w:val="008F3486"/>
    <w:rsid w:val="008F3539"/>
    <w:rsid w:val="008F38E0"/>
    <w:rsid w:val="008F3A98"/>
    <w:rsid w:val="008F40D2"/>
    <w:rsid w:val="008F4385"/>
    <w:rsid w:val="008F4533"/>
    <w:rsid w:val="008F4D6A"/>
    <w:rsid w:val="008F4EBD"/>
    <w:rsid w:val="008F5059"/>
    <w:rsid w:val="008F5079"/>
    <w:rsid w:val="008F5A61"/>
    <w:rsid w:val="008F5AAF"/>
    <w:rsid w:val="008F67FF"/>
    <w:rsid w:val="008F7210"/>
    <w:rsid w:val="008F74CB"/>
    <w:rsid w:val="008F788E"/>
    <w:rsid w:val="008F7A2D"/>
    <w:rsid w:val="00900381"/>
    <w:rsid w:val="009007CA"/>
    <w:rsid w:val="00900997"/>
    <w:rsid w:val="00900F1C"/>
    <w:rsid w:val="00900F94"/>
    <w:rsid w:val="00901F11"/>
    <w:rsid w:val="0090224A"/>
    <w:rsid w:val="00902792"/>
    <w:rsid w:val="00902AE0"/>
    <w:rsid w:val="009030E8"/>
    <w:rsid w:val="009034AC"/>
    <w:rsid w:val="009036AA"/>
    <w:rsid w:val="009037C0"/>
    <w:rsid w:val="00903D33"/>
    <w:rsid w:val="009044A1"/>
    <w:rsid w:val="009048A0"/>
    <w:rsid w:val="00904A32"/>
    <w:rsid w:val="00904B28"/>
    <w:rsid w:val="00904B72"/>
    <w:rsid w:val="009052B9"/>
    <w:rsid w:val="0090530A"/>
    <w:rsid w:val="00905449"/>
    <w:rsid w:val="00905B66"/>
    <w:rsid w:val="00905F73"/>
    <w:rsid w:val="00906929"/>
    <w:rsid w:val="00907002"/>
    <w:rsid w:val="00907CF1"/>
    <w:rsid w:val="0091122D"/>
    <w:rsid w:val="0091128C"/>
    <w:rsid w:val="009115B7"/>
    <w:rsid w:val="00911994"/>
    <w:rsid w:val="00911A7B"/>
    <w:rsid w:val="009134E3"/>
    <w:rsid w:val="00913F40"/>
    <w:rsid w:val="00914131"/>
    <w:rsid w:val="009141AB"/>
    <w:rsid w:val="009143CD"/>
    <w:rsid w:val="00914565"/>
    <w:rsid w:val="009148A2"/>
    <w:rsid w:val="00914939"/>
    <w:rsid w:val="00915619"/>
    <w:rsid w:val="00916458"/>
    <w:rsid w:val="009164D8"/>
    <w:rsid w:val="00916757"/>
    <w:rsid w:val="009169AA"/>
    <w:rsid w:val="00917245"/>
    <w:rsid w:val="00917383"/>
    <w:rsid w:val="009176DD"/>
    <w:rsid w:val="00917CF7"/>
    <w:rsid w:val="00920267"/>
    <w:rsid w:val="009203C6"/>
    <w:rsid w:val="0092072E"/>
    <w:rsid w:val="00920983"/>
    <w:rsid w:val="00920B52"/>
    <w:rsid w:val="00920C50"/>
    <w:rsid w:val="00920D93"/>
    <w:rsid w:val="00921009"/>
    <w:rsid w:val="0092237D"/>
    <w:rsid w:val="009223BE"/>
    <w:rsid w:val="009224F2"/>
    <w:rsid w:val="00922BAB"/>
    <w:rsid w:val="00923545"/>
    <w:rsid w:val="00923CCE"/>
    <w:rsid w:val="00924C22"/>
    <w:rsid w:val="00924D73"/>
    <w:rsid w:val="0092586B"/>
    <w:rsid w:val="0092618D"/>
    <w:rsid w:val="00926504"/>
    <w:rsid w:val="00926C8C"/>
    <w:rsid w:val="00927160"/>
    <w:rsid w:val="009274E9"/>
    <w:rsid w:val="0092794F"/>
    <w:rsid w:val="00927EE4"/>
    <w:rsid w:val="00930180"/>
    <w:rsid w:val="00930483"/>
    <w:rsid w:val="009305B3"/>
    <w:rsid w:val="00930981"/>
    <w:rsid w:val="00930C61"/>
    <w:rsid w:val="00930DA8"/>
    <w:rsid w:val="00931034"/>
    <w:rsid w:val="00931160"/>
    <w:rsid w:val="00931AFB"/>
    <w:rsid w:val="00931C27"/>
    <w:rsid w:val="009320FF"/>
    <w:rsid w:val="00933743"/>
    <w:rsid w:val="00933957"/>
    <w:rsid w:val="00933BBA"/>
    <w:rsid w:val="00933C3C"/>
    <w:rsid w:val="0093420B"/>
    <w:rsid w:val="00934346"/>
    <w:rsid w:val="009345E4"/>
    <w:rsid w:val="009345F9"/>
    <w:rsid w:val="009352BF"/>
    <w:rsid w:val="009353B8"/>
    <w:rsid w:val="009356A0"/>
    <w:rsid w:val="00935B17"/>
    <w:rsid w:val="00935CF9"/>
    <w:rsid w:val="009360F6"/>
    <w:rsid w:val="00936D80"/>
    <w:rsid w:val="00936DA8"/>
    <w:rsid w:val="00936E2D"/>
    <w:rsid w:val="00936FAC"/>
    <w:rsid w:val="009372F7"/>
    <w:rsid w:val="00937D2D"/>
    <w:rsid w:val="00940164"/>
    <w:rsid w:val="0094032A"/>
    <w:rsid w:val="009406B4"/>
    <w:rsid w:val="0094135D"/>
    <w:rsid w:val="00941B94"/>
    <w:rsid w:val="00941BE6"/>
    <w:rsid w:val="00942859"/>
    <w:rsid w:val="009428AB"/>
    <w:rsid w:val="00943AEE"/>
    <w:rsid w:val="00943BA1"/>
    <w:rsid w:val="00944141"/>
    <w:rsid w:val="00944EAE"/>
    <w:rsid w:val="00945274"/>
    <w:rsid w:val="00945530"/>
    <w:rsid w:val="00945D6A"/>
    <w:rsid w:val="009466E9"/>
    <w:rsid w:val="00946868"/>
    <w:rsid w:val="00947052"/>
    <w:rsid w:val="0094728B"/>
    <w:rsid w:val="00947315"/>
    <w:rsid w:val="0095072D"/>
    <w:rsid w:val="00950F48"/>
    <w:rsid w:val="00951265"/>
    <w:rsid w:val="00951C58"/>
    <w:rsid w:val="00952379"/>
    <w:rsid w:val="00952C19"/>
    <w:rsid w:val="0095302F"/>
    <w:rsid w:val="00953058"/>
    <w:rsid w:val="00953472"/>
    <w:rsid w:val="00954758"/>
    <w:rsid w:val="009547C7"/>
    <w:rsid w:val="0095510D"/>
    <w:rsid w:val="0095567E"/>
    <w:rsid w:val="00955866"/>
    <w:rsid w:val="00955A8A"/>
    <w:rsid w:val="00956392"/>
    <w:rsid w:val="0095671B"/>
    <w:rsid w:val="00956B42"/>
    <w:rsid w:val="00956D34"/>
    <w:rsid w:val="0095724A"/>
    <w:rsid w:val="00957AF6"/>
    <w:rsid w:val="0096060F"/>
    <w:rsid w:val="00960FD2"/>
    <w:rsid w:val="0096242E"/>
    <w:rsid w:val="009626D0"/>
    <w:rsid w:val="00962754"/>
    <w:rsid w:val="00962863"/>
    <w:rsid w:val="00962F6E"/>
    <w:rsid w:val="00963A31"/>
    <w:rsid w:val="00963DD0"/>
    <w:rsid w:val="00963F11"/>
    <w:rsid w:val="00964043"/>
    <w:rsid w:val="00964D2F"/>
    <w:rsid w:val="00965527"/>
    <w:rsid w:val="0096614D"/>
    <w:rsid w:val="009665B4"/>
    <w:rsid w:val="009666FA"/>
    <w:rsid w:val="00966ABE"/>
    <w:rsid w:val="00966E59"/>
    <w:rsid w:val="0097036E"/>
    <w:rsid w:val="0097064A"/>
    <w:rsid w:val="00972519"/>
    <w:rsid w:val="00972540"/>
    <w:rsid w:val="0097280F"/>
    <w:rsid w:val="00972854"/>
    <w:rsid w:val="00972A46"/>
    <w:rsid w:val="00972B22"/>
    <w:rsid w:val="00973D44"/>
    <w:rsid w:val="00973D83"/>
    <w:rsid w:val="0097422E"/>
    <w:rsid w:val="00974A2D"/>
    <w:rsid w:val="00974E4A"/>
    <w:rsid w:val="009753B7"/>
    <w:rsid w:val="009756F6"/>
    <w:rsid w:val="0097586D"/>
    <w:rsid w:val="009759E5"/>
    <w:rsid w:val="00975C2D"/>
    <w:rsid w:val="00976137"/>
    <w:rsid w:val="00976965"/>
    <w:rsid w:val="00976ED7"/>
    <w:rsid w:val="00976EF9"/>
    <w:rsid w:val="009770FD"/>
    <w:rsid w:val="009773EF"/>
    <w:rsid w:val="0097760B"/>
    <w:rsid w:val="00977EF3"/>
    <w:rsid w:val="00977FF2"/>
    <w:rsid w:val="00980E41"/>
    <w:rsid w:val="009822A8"/>
    <w:rsid w:val="009834CD"/>
    <w:rsid w:val="00983FB8"/>
    <w:rsid w:val="00983FCB"/>
    <w:rsid w:val="00984192"/>
    <w:rsid w:val="00984E8C"/>
    <w:rsid w:val="0098536B"/>
    <w:rsid w:val="0098559C"/>
    <w:rsid w:val="00985F6F"/>
    <w:rsid w:val="00986641"/>
    <w:rsid w:val="00987E10"/>
    <w:rsid w:val="0099022B"/>
    <w:rsid w:val="009905E1"/>
    <w:rsid w:val="00990C83"/>
    <w:rsid w:val="00990E5B"/>
    <w:rsid w:val="0099149A"/>
    <w:rsid w:val="0099191E"/>
    <w:rsid w:val="009919FD"/>
    <w:rsid w:val="00992174"/>
    <w:rsid w:val="00992578"/>
    <w:rsid w:val="00993248"/>
    <w:rsid w:val="00993E37"/>
    <w:rsid w:val="0099449C"/>
    <w:rsid w:val="00994656"/>
    <w:rsid w:val="00996B71"/>
    <w:rsid w:val="00996EF6"/>
    <w:rsid w:val="009970A5"/>
    <w:rsid w:val="009970A9"/>
    <w:rsid w:val="0099720F"/>
    <w:rsid w:val="00997631"/>
    <w:rsid w:val="0099791A"/>
    <w:rsid w:val="00997BC4"/>
    <w:rsid w:val="009A0180"/>
    <w:rsid w:val="009A0188"/>
    <w:rsid w:val="009A018D"/>
    <w:rsid w:val="009A0EF8"/>
    <w:rsid w:val="009A1479"/>
    <w:rsid w:val="009A15E6"/>
    <w:rsid w:val="009A1A09"/>
    <w:rsid w:val="009A20BB"/>
    <w:rsid w:val="009A3393"/>
    <w:rsid w:val="009A3591"/>
    <w:rsid w:val="009A3725"/>
    <w:rsid w:val="009A4D28"/>
    <w:rsid w:val="009A5D85"/>
    <w:rsid w:val="009A6102"/>
    <w:rsid w:val="009A6881"/>
    <w:rsid w:val="009A6986"/>
    <w:rsid w:val="009A706D"/>
    <w:rsid w:val="009A7FAC"/>
    <w:rsid w:val="009B01A4"/>
    <w:rsid w:val="009B04EC"/>
    <w:rsid w:val="009B16F0"/>
    <w:rsid w:val="009B28EB"/>
    <w:rsid w:val="009B3394"/>
    <w:rsid w:val="009B363C"/>
    <w:rsid w:val="009B399C"/>
    <w:rsid w:val="009B41CC"/>
    <w:rsid w:val="009B42B2"/>
    <w:rsid w:val="009B4EA5"/>
    <w:rsid w:val="009B5730"/>
    <w:rsid w:val="009B5B47"/>
    <w:rsid w:val="009B5BE3"/>
    <w:rsid w:val="009B7465"/>
    <w:rsid w:val="009C0BD6"/>
    <w:rsid w:val="009C0DF5"/>
    <w:rsid w:val="009C104E"/>
    <w:rsid w:val="009C10BC"/>
    <w:rsid w:val="009C1174"/>
    <w:rsid w:val="009C1335"/>
    <w:rsid w:val="009C13A8"/>
    <w:rsid w:val="009C164A"/>
    <w:rsid w:val="009C176B"/>
    <w:rsid w:val="009C1C7D"/>
    <w:rsid w:val="009C1D34"/>
    <w:rsid w:val="009C210E"/>
    <w:rsid w:val="009C2311"/>
    <w:rsid w:val="009C26D9"/>
    <w:rsid w:val="009C3A4B"/>
    <w:rsid w:val="009C3A4C"/>
    <w:rsid w:val="009C46EF"/>
    <w:rsid w:val="009C4834"/>
    <w:rsid w:val="009C48EE"/>
    <w:rsid w:val="009C4C1F"/>
    <w:rsid w:val="009C585B"/>
    <w:rsid w:val="009C5A7B"/>
    <w:rsid w:val="009C6060"/>
    <w:rsid w:val="009C66F1"/>
    <w:rsid w:val="009C6E29"/>
    <w:rsid w:val="009C7E42"/>
    <w:rsid w:val="009C7E62"/>
    <w:rsid w:val="009D0246"/>
    <w:rsid w:val="009D0943"/>
    <w:rsid w:val="009D0E3E"/>
    <w:rsid w:val="009D110E"/>
    <w:rsid w:val="009D12A9"/>
    <w:rsid w:val="009D1860"/>
    <w:rsid w:val="009D1DB0"/>
    <w:rsid w:val="009D1E9E"/>
    <w:rsid w:val="009D1F9B"/>
    <w:rsid w:val="009D24EF"/>
    <w:rsid w:val="009D2FAC"/>
    <w:rsid w:val="009D324B"/>
    <w:rsid w:val="009D3CEF"/>
    <w:rsid w:val="009D40F4"/>
    <w:rsid w:val="009D42ED"/>
    <w:rsid w:val="009D4300"/>
    <w:rsid w:val="009D46C3"/>
    <w:rsid w:val="009D4925"/>
    <w:rsid w:val="009D5BD6"/>
    <w:rsid w:val="009D6949"/>
    <w:rsid w:val="009D7761"/>
    <w:rsid w:val="009D7C2E"/>
    <w:rsid w:val="009D7D84"/>
    <w:rsid w:val="009D7DEB"/>
    <w:rsid w:val="009D7FC1"/>
    <w:rsid w:val="009E1A21"/>
    <w:rsid w:val="009E20CB"/>
    <w:rsid w:val="009E2B6D"/>
    <w:rsid w:val="009E2CDE"/>
    <w:rsid w:val="009E2D24"/>
    <w:rsid w:val="009E3013"/>
    <w:rsid w:val="009E424D"/>
    <w:rsid w:val="009E4270"/>
    <w:rsid w:val="009E4A7E"/>
    <w:rsid w:val="009E57F1"/>
    <w:rsid w:val="009E5891"/>
    <w:rsid w:val="009E5A46"/>
    <w:rsid w:val="009E60A2"/>
    <w:rsid w:val="009E74F2"/>
    <w:rsid w:val="009E7FB7"/>
    <w:rsid w:val="009F04BC"/>
    <w:rsid w:val="009F06EC"/>
    <w:rsid w:val="009F06ED"/>
    <w:rsid w:val="009F1800"/>
    <w:rsid w:val="009F1816"/>
    <w:rsid w:val="009F18ED"/>
    <w:rsid w:val="009F2118"/>
    <w:rsid w:val="009F2AF1"/>
    <w:rsid w:val="009F341E"/>
    <w:rsid w:val="009F3C77"/>
    <w:rsid w:val="009F4B45"/>
    <w:rsid w:val="009F5F3C"/>
    <w:rsid w:val="009F63D5"/>
    <w:rsid w:val="009F6671"/>
    <w:rsid w:val="009F6C35"/>
    <w:rsid w:val="009F6CF4"/>
    <w:rsid w:val="009F74E4"/>
    <w:rsid w:val="00A0069C"/>
    <w:rsid w:val="00A00FAC"/>
    <w:rsid w:val="00A012B0"/>
    <w:rsid w:val="00A02331"/>
    <w:rsid w:val="00A02647"/>
    <w:rsid w:val="00A029C7"/>
    <w:rsid w:val="00A02F00"/>
    <w:rsid w:val="00A03177"/>
    <w:rsid w:val="00A03605"/>
    <w:rsid w:val="00A03699"/>
    <w:rsid w:val="00A0376F"/>
    <w:rsid w:val="00A03814"/>
    <w:rsid w:val="00A04C92"/>
    <w:rsid w:val="00A05837"/>
    <w:rsid w:val="00A05BD0"/>
    <w:rsid w:val="00A05C23"/>
    <w:rsid w:val="00A05C36"/>
    <w:rsid w:val="00A06934"/>
    <w:rsid w:val="00A06AF6"/>
    <w:rsid w:val="00A07093"/>
    <w:rsid w:val="00A073F7"/>
    <w:rsid w:val="00A0757E"/>
    <w:rsid w:val="00A07808"/>
    <w:rsid w:val="00A07931"/>
    <w:rsid w:val="00A11112"/>
    <w:rsid w:val="00A1124A"/>
    <w:rsid w:val="00A11CB6"/>
    <w:rsid w:val="00A11F99"/>
    <w:rsid w:val="00A12B67"/>
    <w:rsid w:val="00A13024"/>
    <w:rsid w:val="00A130DB"/>
    <w:rsid w:val="00A13334"/>
    <w:rsid w:val="00A13394"/>
    <w:rsid w:val="00A139C9"/>
    <w:rsid w:val="00A13C7A"/>
    <w:rsid w:val="00A14DA3"/>
    <w:rsid w:val="00A178FF"/>
    <w:rsid w:val="00A17E77"/>
    <w:rsid w:val="00A20053"/>
    <w:rsid w:val="00A20386"/>
    <w:rsid w:val="00A20481"/>
    <w:rsid w:val="00A2175E"/>
    <w:rsid w:val="00A23224"/>
    <w:rsid w:val="00A23354"/>
    <w:rsid w:val="00A2335C"/>
    <w:rsid w:val="00A23B00"/>
    <w:rsid w:val="00A23CF3"/>
    <w:rsid w:val="00A24110"/>
    <w:rsid w:val="00A2416D"/>
    <w:rsid w:val="00A24280"/>
    <w:rsid w:val="00A245EB"/>
    <w:rsid w:val="00A24B3C"/>
    <w:rsid w:val="00A259F6"/>
    <w:rsid w:val="00A25B40"/>
    <w:rsid w:val="00A25D3A"/>
    <w:rsid w:val="00A25F7D"/>
    <w:rsid w:val="00A2609A"/>
    <w:rsid w:val="00A269A4"/>
    <w:rsid w:val="00A27999"/>
    <w:rsid w:val="00A27CB5"/>
    <w:rsid w:val="00A27E11"/>
    <w:rsid w:val="00A27E65"/>
    <w:rsid w:val="00A30BD1"/>
    <w:rsid w:val="00A324F6"/>
    <w:rsid w:val="00A3256F"/>
    <w:rsid w:val="00A32677"/>
    <w:rsid w:val="00A32779"/>
    <w:rsid w:val="00A329E4"/>
    <w:rsid w:val="00A32CC6"/>
    <w:rsid w:val="00A33303"/>
    <w:rsid w:val="00A352A6"/>
    <w:rsid w:val="00A358D4"/>
    <w:rsid w:val="00A35AC5"/>
    <w:rsid w:val="00A35E2C"/>
    <w:rsid w:val="00A35F56"/>
    <w:rsid w:val="00A366E9"/>
    <w:rsid w:val="00A36B19"/>
    <w:rsid w:val="00A36D7C"/>
    <w:rsid w:val="00A37173"/>
    <w:rsid w:val="00A37C79"/>
    <w:rsid w:val="00A41A86"/>
    <w:rsid w:val="00A4232E"/>
    <w:rsid w:val="00A4250C"/>
    <w:rsid w:val="00A4296A"/>
    <w:rsid w:val="00A42BED"/>
    <w:rsid w:val="00A42EC9"/>
    <w:rsid w:val="00A4311E"/>
    <w:rsid w:val="00A44550"/>
    <w:rsid w:val="00A459E7"/>
    <w:rsid w:val="00A46783"/>
    <w:rsid w:val="00A47982"/>
    <w:rsid w:val="00A47AA6"/>
    <w:rsid w:val="00A47ECE"/>
    <w:rsid w:val="00A47EF9"/>
    <w:rsid w:val="00A504AF"/>
    <w:rsid w:val="00A5072F"/>
    <w:rsid w:val="00A507B4"/>
    <w:rsid w:val="00A50B7D"/>
    <w:rsid w:val="00A50FA2"/>
    <w:rsid w:val="00A512AA"/>
    <w:rsid w:val="00A51D18"/>
    <w:rsid w:val="00A51D49"/>
    <w:rsid w:val="00A51D8F"/>
    <w:rsid w:val="00A51EFF"/>
    <w:rsid w:val="00A525C2"/>
    <w:rsid w:val="00A530EA"/>
    <w:rsid w:val="00A53773"/>
    <w:rsid w:val="00A53793"/>
    <w:rsid w:val="00A53FC7"/>
    <w:rsid w:val="00A5406F"/>
    <w:rsid w:val="00A55113"/>
    <w:rsid w:val="00A55975"/>
    <w:rsid w:val="00A55A9E"/>
    <w:rsid w:val="00A5611C"/>
    <w:rsid w:val="00A5615B"/>
    <w:rsid w:val="00A57113"/>
    <w:rsid w:val="00A57121"/>
    <w:rsid w:val="00A5712E"/>
    <w:rsid w:val="00A57566"/>
    <w:rsid w:val="00A577AF"/>
    <w:rsid w:val="00A578E9"/>
    <w:rsid w:val="00A579A9"/>
    <w:rsid w:val="00A57B16"/>
    <w:rsid w:val="00A57DCF"/>
    <w:rsid w:val="00A60A2B"/>
    <w:rsid w:val="00A624EB"/>
    <w:rsid w:val="00A625E5"/>
    <w:rsid w:val="00A63B90"/>
    <w:rsid w:val="00A63E42"/>
    <w:rsid w:val="00A6402C"/>
    <w:rsid w:val="00A643D8"/>
    <w:rsid w:val="00A648CB"/>
    <w:rsid w:val="00A64AA6"/>
    <w:rsid w:val="00A64B86"/>
    <w:rsid w:val="00A64FFF"/>
    <w:rsid w:val="00A650E0"/>
    <w:rsid w:val="00A65172"/>
    <w:rsid w:val="00A651F5"/>
    <w:rsid w:val="00A65993"/>
    <w:rsid w:val="00A6687A"/>
    <w:rsid w:val="00A66E1C"/>
    <w:rsid w:val="00A70733"/>
    <w:rsid w:val="00A716F9"/>
    <w:rsid w:val="00A7275B"/>
    <w:rsid w:val="00A72AFF"/>
    <w:rsid w:val="00A736D1"/>
    <w:rsid w:val="00A73E7B"/>
    <w:rsid w:val="00A73F0B"/>
    <w:rsid w:val="00A7409E"/>
    <w:rsid w:val="00A74B19"/>
    <w:rsid w:val="00A75611"/>
    <w:rsid w:val="00A75A42"/>
    <w:rsid w:val="00A75AB7"/>
    <w:rsid w:val="00A769E4"/>
    <w:rsid w:val="00A77F63"/>
    <w:rsid w:val="00A80472"/>
    <w:rsid w:val="00A810BB"/>
    <w:rsid w:val="00A8122A"/>
    <w:rsid w:val="00A813E9"/>
    <w:rsid w:val="00A816BC"/>
    <w:rsid w:val="00A81BA6"/>
    <w:rsid w:val="00A81E48"/>
    <w:rsid w:val="00A820F7"/>
    <w:rsid w:val="00A821D7"/>
    <w:rsid w:val="00A827C9"/>
    <w:rsid w:val="00A830F3"/>
    <w:rsid w:val="00A83924"/>
    <w:rsid w:val="00A844EA"/>
    <w:rsid w:val="00A8538B"/>
    <w:rsid w:val="00A85B88"/>
    <w:rsid w:val="00A86D77"/>
    <w:rsid w:val="00A86E3D"/>
    <w:rsid w:val="00A87C0F"/>
    <w:rsid w:val="00A90272"/>
    <w:rsid w:val="00A90580"/>
    <w:rsid w:val="00A91F7E"/>
    <w:rsid w:val="00A92B28"/>
    <w:rsid w:val="00A92B7F"/>
    <w:rsid w:val="00A92D47"/>
    <w:rsid w:val="00A93361"/>
    <w:rsid w:val="00A93DF0"/>
    <w:rsid w:val="00A93F9C"/>
    <w:rsid w:val="00A944A2"/>
    <w:rsid w:val="00A945B4"/>
    <w:rsid w:val="00A94D7A"/>
    <w:rsid w:val="00A95795"/>
    <w:rsid w:val="00A95A4D"/>
    <w:rsid w:val="00A95AA7"/>
    <w:rsid w:val="00A95C40"/>
    <w:rsid w:val="00A96726"/>
    <w:rsid w:val="00A96AE2"/>
    <w:rsid w:val="00A972A3"/>
    <w:rsid w:val="00A97689"/>
    <w:rsid w:val="00A97BB8"/>
    <w:rsid w:val="00A97E63"/>
    <w:rsid w:val="00AA012F"/>
    <w:rsid w:val="00AA0503"/>
    <w:rsid w:val="00AA0D21"/>
    <w:rsid w:val="00AA0DDB"/>
    <w:rsid w:val="00AA16C9"/>
    <w:rsid w:val="00AA1965"/>
    <w:rsid w:val="00AA20B5"/>
    <w:rsid w:val="00AA3A90"/>
    <w:rsid w:val="00AA3AEE"/>
    <w:rsid w:val="00AA409B"/>
    <w:rsid w:val="00AA4A3A"/>
    <w:rsid w:val="00AA5922"/>
    <w:rsid w:val="00AA5BE6"/>
    <w:rsid w:val="00AA5D8F"/>
    <w:rsid w:val="00AA5DEF"/>
    <w:rsid w:val="00AA61F0"/>
    <w:rsid w:val="00AA6C82"/>
    <w:rsid w:val="00AA6D51"/>
    <w:rsid w:val="00AA707C"/>
    <w:rsid w:val="00AA725B"/>
    <w:rsid w:val="00AB0492"/>
    <w:rsid w:val="00AB0FD4"/>
    <w:rsid w:val="00AB17D5"/>
    <w:rsid w:val="00AB1BBA"/>
    <w:rsid w:val="00AB2541"/>
    <w:rsid w:val="00AB2675"/>
    <w:rsid w:val="00AB305D"/>
    <w:rsid w:val="00AB3340"/>
    <w:rsid w:val="00AB3539"/>
    <w:rsid w:val="00AB3A6A"/>
    <w:rsid w:val="00AB49CA"/>
    <w:rsid w:val="00AB53B4"/>
    <w:rsid w:val="00AB57FA"/>
    <w:rsid w:val="00AB5C62"/>
    <w:rsid w:val="00AB651E"/>
    <w:rsid w:val="00AB6EEF"/>
    <w:rsid w:val="00AB71C1"/>
    <w:rsid w:val="00AB7512"/>
    <w:rsid w:val="00AB79AE"/>
    <w:rsid w:val="00AB7A09"/>
    <w:rsid w:val="00AB7C21"/>
    <w:rsid w:val="00AC05D3"/>
    <w:rsid w:val="00AC091C"/>
    <w:rsid w:val="00AC0961"/>
    <w:rsid w:val="00AC0E78"/>
    <w:rsid w:val="00AC1985"/>
    <w:rsid w:val="00AC1C9E"/>
    <w:rsid w:val="00AC1D3A"/>
    <w:rsid w:val="00AC1E4F"/>
    <w:rsid w:val="00AC2AE2"/>
    <w:rsid w:val="00AC3293"/>
    <w:rsid w:val="00AC3C36"/>
    <w:rsid w:val="00AC41DF"/>
    <w:rsid w:val="00AC4FAE"/>
    <w:rsid w:val="00AC5D89"/>
    <w:rsid w:val="00AC5F33"/>
    <w:rsid w:val="00AC635F"/>
    <w:rsid w:val="00AC71B6"/>
    <w:rsid w:val="00AC7F47"/>
    <w:rsid w:val="00AD09EE"/>
    <w:rsid w:val="00AD100A"/>
    <w:rsid w:val="00AD12E5"/>
    <w:rsid w:val="00AD147B"/>
    <w:rsid w:val="00AD1B02"/>
    <w:rsid w:val="00AD2EF1"/>
    <w:rsid w:val="00AD2F68"/>
    <w:rsid w:val="00AD4306"/>
    <w:rsid w:val="00AD4CE6"/>
    <w:rsid w:val="00AD4F0A"/>
    <w:rsid w:val="00AD5349"/>
    <w:rsid w:val="00AD5841"/>
    <w:rsid w:val="00AD6014"/>
    <w:rsid w:val="00AD601E"/>
    <w:rsid w:val="00AD6202"/>
    <w:rsid w:val="00AD7152"/>
    <w:rsid w:val="00AD7977"/>
    <w:rsid w:val="00AD7B8D"/>
    <w:rsid w:val="00AD7BAE"/>
    <w:rsid w:val="00AD7DBE"/>
    <w:rsid w:val="00AE0BDB"/>
    <w:rsid w:val="00AE0C1A"/>
    <w:rsid w:val="00AE1367"/>
    <w:rsid w:val="00AE1960"/>
    <w:rsid w:val="00AE1CEC"/>
    <w:rsid w:val="00AE22DD"/>
    <w:rsid w:val="00AE26D0"/>
    <w:rsid w:val="00AE2BA6"/>
    <w:rsid w:val="00AE2D37"/>
    <w:rsid w:val="00AE2F99"/>
    <w:rsid w:val="00AE38F1"/>
    <w:rsid w:val="00AE3E97"/>
    <w:rsid w:val="00AE3EE4"/>
    <w:rsid w:val="00AE411C"/>
    <w:rsid w:val="00AE42F5"/>
    <w:rsid w:val="00AE42FC"/>
    <w:rsid w:val="00AE4691"/>
    <w:rsid w:val="00AE4D64"/>
    <w:rsid w:val="00AE5C89"/>
    <w:rsid w:val="00AE6EF6"/>
    <w:rsid w:val="00AE710A"/>
    <w:rsid w:val="00AE7612"/>
    <w:rsid w:val="00AE7C36"/>
    <w:rsid w:val="00AF0798"/>
    <w:rsid w:val="00AF226F"/>
    <w:rsid w:val="00AF3D33"/>
    <w:rsid w:val="00AF4588"/>
    <w:rsid w:val="00AF48A9"/>
    <w:rsid w:val="00AF4AA1"/>
    <w:rsid w:val="00AF5160"/>
    <w:rsid w:val="00AF51E5"/>
    <w:rsid w:val="00AF55B3"/>
    <w:rsid w:val="00AF6104"/>
    <w:rsid w:val="00AF610C"/>
    <w:rsid w:val="00AF6FD1"/>
    <w:rsid w:val="00AF7085"/>
    <w:rsid w:val="00AF711B"/>
    <w:rsid w:val="00AF729C"/>
    <w:rsid w:val="00AF77DA"/>
    <w:rsid w:val="00B00558"/>
    <w:rsid w:val="00B0060F"/>
    <w:rsid w:val="00B0112C"/>
    <w:rsid w:val="00B01B9C"/>
    <w:rsid w:val="00B01CBC"/>
    <w:rsid w:val="00B01FED"/>
    <w:rsid w:val="00B03165"/>
    <w:rsid w:val="00B03785"/>
    <w:rsid w:val="00B039D1"/>
    <w:rsid w:val="00B04EF3"/>
    <w:rsid w:val="00B063C7"/>
    <w:rsid w:val="00B068FD"/>
    <w:rsid w:val="00B06D34"/>
    <w:rsid w:val="00B0716F"/>
    <w:rsid w:val="00B07DA2"/>
    <w:rsid w:val="00B07F9F"/>
    <w:rsid w:val="00B10E81"/>
    <w:rsid w:val="00B11037"/>
    <w:rsid w:val="00B1180B"/>
    <w:rsid w:val="00B133C0"/>
    <w:rsid w:val="00B13479"/>
    <w:rsid w:val="00B135DD"/>
    <w:rsid w:val="00B13C2B"/>
    <w:rsid w:val="00B13C7E"/>
    <w:rsid w:val="00B13DDE"/>
    <w:rsid w:val="00B145EA"/>
    <w:rsid w:val="00B14683"/>
    <w:rsid w:val="00B14A77"/>
    <w:rsid w:val="00B14E72"/>
    <w:rsid w:val="00B1526B"/>
    <w:rsid w:val="00B15E2A"/>
    <w:rsid w:val="00B16DD2"/>
    <w:rsid w:val="00B17321"/>
    <w:rsid w:val="00B177B2"/>
    <w:rsid w:val="00B17C16"/>
    <w:rsid w:val="00B20148"/>
    <w:rsid w:val="00B20578"/>
    <w:rsid w:val="00B2152F"/>
    <w:rsid w:val="00B217F1"/>
    <w:rsid w:val="00B22039"/>
    <w:rsid w:val="00B23863"/>
    <w:rsid w:val="00B24CC4"/>
    <w:rsid w:val="00B24E62"/>
    <w:rsid w:val="00B25828"/>
    <w:rsid w:val="00B25A82"/>
    <w:rsid w:val="00B25D49"/>
    <w:rsid w:val="00B25F75"/>
    <w:rsid w:val="00B27306"/>
    <w:rsid w:val="00B2744F"/>
    <w:rsid w:val="00B27C24"/>
    <w:rsid w:val="00B27D85"/>
    <w:rsid w:val="00B27FC0"/>
    <w:rsid w:val="00B31859"/>
    <w:rsid w:val="00B31F3E"/>
    <w:rsid w:val="00B32BD4"/>
    <w:rsid w:val="00B32D42"/>
    <w:rsid w:val="00B33397"/>
    <w:rsid w:val="00B33446"/>
    <w:rsid w:val="00B33FFF"/>
    <w:rsid w:val="00B341C5"/>
    <w:rsid w:val="00B35B2B"/>
    <w:rsid w:val="00B36193"/>
    <w:rsid w:val="00B36211"/>
    <w:rsid w:val="00B36ECB"/>
    <w:rsid w:val="00B37220"/>
    <w:rsid w:val="00B37611"/>
    <w:rsid w:val="00B376F0"/>
    <w:rsid w:val="00B404DC"/>
    <w:rsid w:val="00B406C7"/>
    <w:rsid w:val="00B40748"/>
    <w:rsid w:val="00B40BDD"/>
    <w:rsid w:val="00B40C36"/>
    <w:rsid w:val="00B4107F"/>
    <w:rsid w:val="00B41593"/>
    <w:rsid w:val="00B41A33"/>
    <w:rsid w:val="00B41DDE"/>
    <w:rsid w:val="00B423D6"/>
    <w:rsid w:val="00B427D0"/>
    <w:rsid w:val="00B42887"/>
    <w:rsid w:val="00B42BCB"/>
    <w:rsid w:val="00B430E9"/>
    <w:rsid w:val="00B43C2E"/>
    <w:rsid w:val="00B4427A"/>
    <w:rsid w:val="00B44350"/>
    <w:rsid w:val="00B446B3"/>
    <w:rsid w:val="00B452FC"/>
    <w:rsid w:val="00B4588D"/>
    <w:rsid w:val="00B46126"/>
    <w:rsid w:val="00B46324"/>
    <w:rsid w:val="00B46936"/>
    <w:rsid w:val="00B46BDB"/>
    <w:rsid w:val="00B4714D"/>
    <w:rsid w:val="00B472CA"/>
    <w:rsid w:val="00B4754A"/>
    <w:rsid w:val="00B50164"/>
    <w:rsid w:val="00B50463"/>
    <w:rsid w:val="00B515A3"/>
    <w:rsid w:val="00B51716"/>
    <w:rsid w:val="00B52996"/>
    <w:rsid w:val="00B536E6"/>
    <w:rsid w:val="00B53B3D"/>
    <w:rsid w:val="00B54881"/>
    <w:rsid w:val="00B54F04"/>
    <w:rsid w:val="00B551AB"/>
    <w:rsid w:val="00B55B4C"/>
    <w:rsid w:val="00B564FD"/>
    <w:rsid w:val="00B56B31"/>
    <w:rsid w:val="00B56E54"/>
    <w:rsid w:val="00B56F4A"/>
    <w:rsid w:val="00B57372"/>
    <w:rsid w:val="00B6047B"/>
    <w:rsid w:val="00B6053B"/>
    <w:rsid w:val="00B608C9"/>
    <w:rsid w:val="00B6098C"/>
    <w:rsid w:val="00B60B67"/>
    <w:rsid w:val="00B60BDF"/>
    <w:rsid w:val="00B619E9"/>
    <w:rsid w:val="00B61B14"/>
    <w:rsid w:val="00B62A0B"/>
    <w:rsid w:val="00B63E93"/>
    <w:rsid w:val="00B640DA"/>
    <w:rsid w:val="00B64E70"/>
    <w:rsid w:val="00B650EC"/>
    <w:rsid w:val="00B659AD"/>
    <w:rsid w:val="00B65F5D"/>
    <w:rsid w:val="00B6679A"/>
    <w:rsid w:val="00B66BCE"/>
    <w:rsid w:val="00B66E69"/>
    <w:rsid w:val="00B6728E"/>
    <w:rsid w:val="00B67B53"/>
    <w:rsid w:val="00B700E0"/>
    <w:rsid w:val="00B706F2"/>
    <w:rsid w:val="00B707DA"/>
    <w:rsid w:val="00B70DA5"/>
    <w:rsid w:val="00B70FA8"/>
    <w:rsid w:val="00B71C44"/>
    <w:rsid w:val="00B73263"/>
    <w:rsid w:val="00B734E5"/>
    <w:rsid w:val="00B742A4"/>
    <w:rsid w:val="00B742AA"/>
    <w:rsid w:val="00B743A5"/>
    <w:rsid w:val="00B7470C"/>
    <w:rsid w:val="00B756F1"/>
    <w:rsid w:val="00B75847"/>
    <w:rsid w:val="00B7598B"/>
    <w:rsid w:val="00B761FF"/>
    <w:rsid w:val="00B76215"/>
    <w:rsid w:val="00B765E1"/>
    <w:rsid w:val="00B77D88"/>
    <w:rsid w:val="00B77F47"/>
    <w:rsid w:val="00B77FDC"/>
    <w:rsid w:val="00B805C0"/>
    <w:rsid w:val="00B8097D"/>
    <w:rsid w:val="00B80AFF"/>
    <w:rsid w:val="00B80C3E"/>
    <w:rsid w:val="00B80CFB"/>
    <w:rsid w:val="00B81118"/>
    <w:rsid w:val="00B815D4"/>
    <w:rsid w:val="00B818BD"/>
    <w:rsid w:val="00B818F4"/>
    <w:rsid w:val="00B81D0A"/>
    <w:rsid w:val="00B83B6E"/>
    <w:rsid w:val="00B83D35"/>
    <w:rsid w:val="00B8446D"/>
    <w:rsid w:val="00B85302"/>
    <w:rsid w:val="00B854D5"/>
    <w:rsid w:val="00B85B54"/>
    <w:rsid w:val="00B85B67"/>
    <w:rsid w:val="00B86C20"/>
    <w:rsid w:val="00B86DDB"/>
    <w:rsid w:val="00B86F00"/>
    <w:rsid w:val="00B872DB"/>
    <w:rsid w:val="00B874A2"/>
    <w:rsid w:val="00B87679"/>
    <w:rsid w:val="00B87E2E"/>
    <w:rsid w:val="00B904AE"/>
    <w:rsid w:val="00B907AB"/>
    <w:rsid w:val="00B916F7"/>
    <w:rsid w:val="00B9175E"/>
    <w:rsid w:val="00B91831"/>
    <w:rsid w:val="00B9193A"/>
    <w:rsid w:val="00B92321"/>
    <w:rsid w:val="00B924F9"/>
    <w:rsid w:val="00B92558"/>
    <w:rsid w:val="00B9342D"/>
    <w:rsid w:val="00B9396C"/>
    <w:rsid w:val="00B93CE2"/>
    <w:rsid w:val="00B942FF"/>
    <w:rsid w:val="00B944DC"/>
    <w:rsid w:val="00B946DB"/>
    <w:rsid w:val="00B94C1A"/>
    <w:rsid w:val="00B9577A"/>
    <w:rsid w:val="00B960A5"/>
    <w:rsid w:val="00B962D1"/>
    <w:rsid w:val="00B9637F"/>
    <w:rsid w:val="00B967D8"/>
    <w:rsid w:val="00B96812"/>
    <w:rsid w:val="00B96977"/>
    <w:rsid w:val="00B96D9C"/>
    <w:rsid w:val="00B96E6A"/>
    <w:rsid w:val="00B978C8"/>
    <w:rsid w:val="00B97F0B"/>
    <w:rsid w:val="00B97F37"/>
    <w:rsid w:val="00B97F9B"/>
    <w:rsid w:val="00BA13DD"/>
    <w:rsid w:val="00BA144C"/>
    <w:rsid w:val="00BA2661"/>
    <w:rsid w:val="00BA275A"/>
    <w:rsid w:val="00BA2818"/>
    <w:rsid w:val="00BA2EAD"/>
    <w:rsid w:val="00BA2FB7"/>
    <w:rsid w:val="00BA38E9"/>
    <w:rsid w:val="00BA3FBA"/>
    <w:rsid w:val="00BA43BC"/>
    <w:rsid w:val="00BA455E"/>
    <w:rsid w:val="00BA45FA"/>
    <w:rsid w:val="00BA4CCD"/>
    <w:rsid w:val="00BA4E0A"/>
    <w:rsid w:val="00BA5452"/>
    <w:rsid w:val="00BA640D"/>
    <w:rsid w:val="00BA65F6"/>
    <w:rsid w:val="00BA72F1"/>
    <w:rsid w:val="00BA7474"/>
    <w:rsid w:val="00BA78E2"/>
    <w:rsid w:val="00BA7948"/>
    <w:rsid w:val="00BA7DB8"/>
    <w:rsid w:val="00BA7F29"/>
    <w:rsid w:val="00BB02DD"/>
    <w:rsid w:val="00BB07FF"/>
    <w:rsid w:val="00BB112B"/>
    <w:rsid w:val="00BB3791"/>
    <w:rsid w:val="00BB381D"/>
    <w:rsid w:val="00BB3F6B"/>
    <w:rsid w:val="00BB443D"/>
    <w:rsid w:val="00BB4AFD"/>
    <w:rsid w:val="00BB516B"/>
    <w:rsid w:val="00BB5170"/>
    <w:rsid w:val="00BB56E4"/>
    <w:rsid w:val="00BB6560"/>
    <w:rsid w:val="00BB6942"/>
    <w:rsid w:val="00BB76CE"/>
    <w:rsid w:val="00BB7F76"/>
    <w:rsid w:val="00BC01D3"/>
    <w:rsid w:val="00BC07C3"/>
    <w:rsid w:val="00BC0918"/>
    <w:rsid w:val="00BC0931"/>
    <w:rsid w:val="00BC0CF0"/>
    <w:rsid w:val="00BC0EED"/>
    <w:rsid w:val="00BC10E7"/>
    <w:rsid w:val="00BC115A"/>
    <w:rsid w:val="00BC129D"/>
    <w:rsid w:val="00BC1AAA"/>
    <w:rsid w:val="00BC2982"/>
    <w:rsid w:val="00BC29AC"/>
    <w:rsid w:val="00BC2BE7"/>
    <w:rsid w:val="00BC3753"/>
    <w:rsid w:val="00BC3CD9"/>
    <w:rsid w:val="00BC3E62"/>
    <w:rsid w:val="00BC3ECC"/>
    <w:rsid w:val="00BC4F03"/>
    <w:rsid w:val="00BC4F09"/>
    <w:rsid w:val="00BC50AE"/>
    <w:rsid w:val="00BC59AA"/>
    <w:rsid w:val="00BC61B7"/>
    <w:rsid w:val="00BC6DE4"/>
    <w:rsid w:val="00BC71FF"/>
    <w:rsid w:val="00BC730C"/>
    <w:rsid w:val="00BD09E5"/>
    <w:rsid w:val="00BD0B4E"/>
    <w:rsid w:val="00BD0C30"/>
    <w:rsid w:val="00BD1532"/>
    <w:rsid w:val="00BD1809"/>
    <w:rsid w:val="00BD198E"/>
    <w:rsid w:val="00BD1AAC"/>
    <w:rsid w:val="00BD22AF"/>
    <w:rsid w:val="00BD26BC"/>
    <w:rsid w:val="00BD2B1D"/>
    <w:rsid w:val="00BD2B74"/>
    <w:rsid w:val="00BD30F7"/>
    <w:rsid w:val="00BD36FF"/>
    <w:rsid w:val="00BD3EBE"/>
    <w:rsid w:val="00BD40A6"/>
    <w:rsid w:val="00BD5236"/>
    <w:rsid w:val="00BD5C03"/>
    <w:rsid w:val="00BD5CBB"/>
    <w:rsid w:val="00BD5D54"/>
    <w:rsid w:val="00BD5DBB"/>
    <w:rsid w:val="00BD7EF6"/>
    <w:rsid w:val="00BE02FD"/>
    <w:rsid w:val="00BE0332"/>
    <w:rsid w:val="00BE1579"/>
    <w:rsid w:val="00BE183C"/>
    <w:rsid w:val="00BE20FE"/>
    <w:rsid w:val="00BE3587"/>
    <w:rsid w:val="00BE3A23"/>
    <w:rsid w:val="00BE4BF5"/>
    <w:rsid w:val="00BE504F"/>
    <w:rsid w:val="00BE5D4B"/>
    <w:rsid w:val="00BE5E38"/>
    <w:rsid w:val="00BE6887"/>
    <w:rsid w:val="00BE6EAE"/>
    <w:rsid w:val="00BE7231"/>
    <w:rsid w:val="00BE765E"/>
    <w:rsid w:val="00BE7AFC"/>
    <w:rsid w:val="00BF1656"/>
    <w:rsid w:val="00BF1AED"/>
    <w:rsid w:val="00BF1CCF"/>
    <w:rsid w:val="00BF2B4F"/>
    <w:rsid w:val="00BF36CE"/>
    <w:rsid w:val="00BF3768"/>
    <w:rsid w:val="00BF4367"/>
    <w:rsid w:val="00BF4369"/>
    <w:rsid w:val="00BF48F6"/>
    <w:rsid w:val="00BF4A36"/>
    <w:rsid w:val="00BF4C6E"/>
    <w:rsid w:val="00BF5229"/>
    <w:rsid w:val="00BF5EC3"/>
    <w:rsid w:val="00BF7616"/>
    <w:rsid w:val="00BF7708"/>
    <w:rsid w:val="00BF7B45"/>
    <w:rsid w:val="00BF7D20"/>
    <w:rsid w:val="00C01252"/>
    <w:rsid w:val="00C01517"/>
    <w:rsid w:val="00C018EF"/>
    <w:rsid w:val="00C024EB"/>
    <w:rsid w:val="00C0252C"/>
    <w:rsid w:val="00C027B3"/>
    <w:rsid w:val="00C02892"/>
    <w:rsid w:val="00C0308D"/>
    <w:rsid w:val="00C03535"/>
    <w:rsid w:val="00C036FA"/>
    <w:rsid w:val="00C0437A"/>
    <w:rsid w:val="00C04568"/>
    <w:rsid w:val="00C0463B"/>
    <w:rsid w:val="00C049BB"/>
    <w:rsid w:val="00C05225"/>
    <w:rsid w:val="00C054A5"/>
    <w:rsid w:val="00C05967"/>
    <w:rsid w:val="00C05D35"/>
    <w:rsid w:val="00C06837"/>
    <w:rsid w:val="00C06A18"/>
    <w:rsid w:val="00C06A3E"/>
    <w:rsid w:val="00C10167"/>
    <w:rsid w:val="00C10E87"/>
    <w:rsid w:val="00C11587"/>
    <w:rsid w:val="00C11F5D"/>
    <w:rsid w:val="00C13258"/>
    <w:rsid w:val="00C13900"/>
    <w:rsid w:val="00C13CF2"/>
    <w:rsid w:val="00C154FA"/>
    <w:rsid w:val="00C1633A"/>
    <w:rsid w:val="00C166ED"/>
    <w:rsid w:val="00C16B8F"/>
    <w:rsid w:val="00C16F25"/>
    <w:rsid w:val="00C17B86"/>
    <w:rsid w:val="00C17BDE"/>
    <w:rsid w:val="00C20B93"/>
    <w:rsid w:val="00C20F37"/>
    <w:rsid w:val="00C21582"/>
    <w:rsid w:val="00C21F2B"/>
    <w:rsid w:val="00C222EC"/>
    <w:rsid w:val="00C22FD6"/>
    <w:rsid w:val="00C23741"/>
    <w:rsid w:val="00C23E57"/>
    <w:rsid w:val="00C245D0"/>
    <w:rsid w:val="00C25666"/>
    <w:rsid w:val="00C25696"/>
    <w:rsid w:val="00C25BE6"/>
    <w:rsid w:val="00C26100"/>
    <w:rsid w:val="00C277B3"/>
    <w:rsid w:val="00C279A6"/>
    <w:rsid w:val="00C30E56"/>
    <w:rsid w:val="00C31109"/>
    <w:rsid w:val="00C319BB"/>
    <w:rsid w:val="00C31B2F"/>
    <w:rsid w:val="00C3263F"/>
    <w:rsid w:val="00C33B51"/>
    <w:rsid w:val="00C33CDE"/>
    <w:rsid w:val="00C33EBA"/>
    <w:rsid w:val="00C33EE8"/>
    <w:rsid w:val="00C33F6A"/>
    <w:rsid w:val="00C34218"/>
    <w:rsid w:val="00C34E5A"/>
    <w:rsid w:val="00C34FDA"/>
    <w:rsid w:val="00C351A8"/>
    <w:rsid w:val="00C354DA"/>
    <w:rsid w:val="00C377C1"/>
    <w:rsid w:val="00C37990"/>
    <w:rsid w:val="00C37AF6"/>
    <w:rsid w:val="00C37CAE"/>
    <w:rsid w:val="00C40395"/>
    <w:rsid w:val="00C406FF"/>
    <w:rsid w:val="00C40BDE"/>
    <w:rsid w:val="00C40CA3"/>
    <w:rsid w:val="00C41448"/>
    <w:rsid w:val="00C4161D"/>
    <w:rsid w:val="00C421C1"/>
    <w:rsid w:val="00C42460"/>
    <w:rsid w:val="00C43C27"/>
    <w:rsid w:val="00C43D90"/>
    <w:rsid w:val="00C43DFD"/>
    <w:rsid w:val="00C44C11"/>
    <w:rsid w:val="00C44CFC"/>
    <w:rsid w:val="00C44DCF"/>
    <w:rsid w:val="00C45262"/>
    <w:rsid w:val="00C454B4"/>
    <w:rsid w:val="00C45A53"/>
    <w:rsid w:val="00C4657B"/>
    <w:rsid w:val="00C46936"/>
    <w:rsid w:val="00C47303"/>
    <w:rsid w:val="00C473DA"/>
    <w:rsid w:val="00C47AE0"/>
    <w:rsid w:val="00C500BE"/>
    <w:rsid w:val="00C502D7"/>
    <w:rsid w:val="00C51296"/>
    <w:rsid w:val="00C51F19"/>
    <w:rsid w:val="00C5207E"/>
    <w:rsid w:val="00C5266B"/>
    <w:rsid w:val="00C52AF3"/>
    <w:rsid w:val="00C52EEA"/>
    <w:rsid w:val="00C52F77"/>
    <w:rsid w:val="00C5391C"/>
    <w:rsid w:val="00C53D55"/>
    <w:rsid w:val="00C53F25"/>
    <w:rsid w:val="00C54FBB"/>
    <w:rsid w:val="00C55A97"/>
    <w:rsid w:val="00C55C3C"/>
    <w:rsid w:val="00C55D02"/>
    <w:rsid w:val="00C55F12"/>
    <w:rsid w:val="00C56003"/>
    <w:rsid w:val="00C56D99"/>
    <w:rsid w:val="00C5722D"/>
    <w:rsid w:val="00C5760F"/>
    <w:rsid w:val="00C57667"/>
    <w:rsid w:val="00C57B5F"/>
    <w:rsid w:val="00C57EB2"/>
    <w:rsid w:val="00C600AD"/>
    <w:rsid w:val="00C601DF"/>
    <w:rsid w:val="00C6111D"/>
    <w:rsid w:val="00C612E6"/>
    <w:rsid w:val="00C617D6"/>
    <w:rsid w:val="00C61DFE"/>
    <w:rsid w:val="00C62113"/>
    <w:rsid w:val="00C62D28"/>
    <w:rsid w:val="00C63879"/>
    <w:rsid w:val="00C63A54"/>
    <w:rsid w:val="00C63AE7"/>
    <w:rsid w:val="00C63B93"/>
    <w:rsid w:val="00C63F77"/>
    <w:rsid w:val="00C64132"/>
    <w:rsid w:val="00C64674"/>
    <w:rsid w:val="00C64EED"/>
    <w:rsid w:val="00C65606"/>
    <w:rsid w:val="00C65A66"/>
    <w:rsid w:val="00C65EA7"/>
    <w:rsid w:val="00C65F0F"/>
    <w:rsid w:val="00C665CF"/>
    <w:rsid w:val="00C66CB6"/>
    <w:rsid w:val="00C66D57"/>
    <w:rsid w:val="00C7003B"/>
    <w:rsid w:val="00C70DD0"/>
    <w:rsid w:val="00C71178"/>
    <w:rsid w:val="00C7117D"/>
    <w:rsid w:val="00C71607"/>
    <w:rsid w:val="00C71657"/>
    <w:rsid w:val="00C718A1"/>
    <w:rsid w:val="00C72263"/>
    <w:rsid w:val="00C724C3"/>
    <w:rsid w:val="00C72882"/>
    <w:rsid w:val="00C733D8"/>
    <w:rsid w:val="00C73CB7"/>
    <w:rsid w:val="00C74086"/>
    <w:rsid w:val="00C75045"/>
    <w:rsid w:val="00C756DD"/>
    <w:rsid w:val="00C7584A"/>
    <w:rsid w:val="00C75BE4"/>
    <w:rsid w:val="00C76444"/>
    <w:rsid w:val="00C766DA"/>
    <w:rsid w:val="00C76A90"/>
    <w:rsid w:val="00C777D0"/>
    <w:rsid w:val="00C77FB3"/>
    <w:rsid w:val="00C801FD"/>
    <w:rsid w:val="00C80A5B"/>
    <w:rsid w:val="00C8121B"/>
    <w:rsid w:val="00C81F21"/>
    <w:rsid w:val="00C82219"/>
    <w:rsid w:val="00C824B6"/>
    <w:rsid w:val="00C824F8"/>
    <w:rsid w:val="00C830B7"/>
    <w:rsid w:val="00C835E7"/>
    <w:rsid w:val="00C842DF"/>
    <w:rsid w:val="00C84D66"/>
    <w:rsid w:val="00C854ED"/>
    <w:rsid w:val="00C8555F"/>
    <w:rsid w:val="00C85936"/>
    <w:rsid w:val="00C85BC9"/>
    <w:rsid w:val="00C8646E"/>
    <w:rsid w:val="00C86D4B"/>
    <w:rsid w:val="00C901CD"/>
    <w:rsid w:val="00C90B88"/>
    <w:rsid w:val="00C91007"/>
    <w:rsid w:val="00C9198C"/>
    <w:rsid w:val="00C91B2E"/>
    <w:rsid w:val="00C9238A"/>
    <w:rsid w:val="00C92751"/>
    <w:rsid w:val="00C92A46"/>
    <w:rsid w:val="00C93132"/>
    <w:rsid w:val="00C939D7"/>
    <w:rsid w:val="00C9442B"/>
    <w:rsid w:val="00C9477F"/>
    <w:rsid w:val="00C9493D"/>
    <w:rsid w:val="00C94B72"/>
    <w:rsid w:val="00C957A5"/>
    <w:rsid w:val="00C96908"/>
    <w:rsid w:val="00C976D7"/>
    <w:rsid w:val="00C97ACB"/>
    <w:rsid w:val="00C97C2D"/>
    <w:rsid w:val="00C97DCD"/>
    <w:rsid w:val="00CA0093"/>
    <w:rsid w:val="00CA036F"/>
    <w:rsid w:val="00CA0774"/>
    <w:rsid w:val="00CA0AB2"/>
    <w:rsid w:val="00CA0AD7"/>
    <w:rsid w:val="00CA20FB"/>
    <w:rsid w:val="00CA22A8"/>
    <w:rsid w:val="00CA22D3"/>
    <w:rsid w:val="00CA2827"/>
    <w:rsid w:val="00CA2948"/>
    <w:rsid w:val="00CA29AF"/>
    <w:rsid w:val="00CA2BFA"/>
    <w:rsid w:val="00CA2F78"/>
    <w:rsid w:val="00CA32A6"/>
    <w:rsid w:val="00CA332C"/>
    <w:rsid w:val="00CA3808"/>
    <w:rsid w:val="00CA398D"/>
    <w:rsid w:val="00CA3A2C"/>
    <w:rsid w:val="00CA3D9B"/>
    <w:rsid w:val="00CA4040"/>
    <w:rsid w:val="00CA41BC"/>
    <w:rsid w:val="00CA4200"/>
    <w:rsid w:val="00CA425A"/>
    <w:rsid w:val="00CA57EB"/>
    <w:rsid w:val="00CA598D"/>
    <w:rsid w:val="00CA5B35"/>
    <w:rsid w:val="00CA5E19"/>
    <w:rsid w:val="00CA5EDF"/>
    <w:rsid w:val="00CA650B"/>
    <w:rsid w:val="00CA6CA2"/>
    <w:rsid w:val="00CA6DFC"/>
    <w:rsid w:val="00CA7642"/>
    <w:rsid w:val="00CA7872"/>
    <w:rsid w:val="00CB0740"/>
    <w:rsid w:val="00CB10B1"/>
    <w:rsid w:val="00CB1F13"/>
    <w:rsid w:val="00CB2159"/>
    <w:rsid w:val="00CB2FEA"/>
    <w:rsid w:val="00CB3063"/>
    <w:rsid w:val="00CB385E"/>
    <w:rsid w:val="00CB3909"/>
    <w:rsid w:val="00CB3B09"/>
    <w:rsid w:val="00CB3DC6"/>
    <w:rsid w:val="00CB3EC1"/>
    <w:rsid w:val="00CB3FD3"/>
    <w:rsid w:val="00CB4C8E"/>
    <w:rsid w:val="00CB66DB"/>
    <w:rsid w:val="00CB6799"/>
    <w:rsid w:val="00CB6D36"/>
    <w:rsid w:val="00CB6EC3"/>
    <w:rsid w:val="00CB7F1F"/>
    <w:rsid w:val="00CB7F87"/>
    <w:rsid w:val="00CC0832"/>
    <w:rsid w:val="00CC164B"/>
    <w:rsid w:val="00CC19B1"/>
    <w:rsid w:val="00CC1AFF"/>
    <w:rsid w:val="00CC278F"/>
    <w:rsid w:val="00CC2D2F"/>
    <w:rsid w:val="00CC2DA0"/>
    <w:rsid w:val="00CC3376"/>
    <w:rsid w:val="00CC35AE"/>
    <w:rsid w:val="00CC38F1"/>
    <w:rsid w:val="00CC3D95"/>
    <w:rsid w:val="00CC433A"/>
    <w:rsid w:val="00CC458E"/>
    <w:rsid w:val="00CC5966"/>
    <w:rsid w:val="00CC74C6"/>
    <w:rsid w:val="00CC74F8"/>
    <w:rsid w:val="00CD049A"/>
    <w:rsid w:val="00CD05D6"/>
    <w:rsid w:val="00CD06D3"/>
    <w:rsid w:val="00CD15FE"/>
    <w:rsid w:val="00CD1E1E"/>
    <w:rsid w:val="00CD21A0"/>
    <w:rsid w:val="00CD2676"/>
    <w:rsid w:val="00CD30AA"/>
    <w:rsid w:val="00CD3EE3"/>
    <w:rsid w:val="00CD495F"/>
    <w:rsid w:val="00CD4AAA"/>
    <w:rsid w:val="00CD53C9"/>
    <w:rsid w:val="00CD63C3"/>
    <w:rsid w:val="00CE12D1"/>
    <w:rsid w:val="00CE16A4"/>
    <w:rsid w:val="00CE24B7"/>
    <w:rsid w:val="00CE284C"/>
    <w:rsid w:val="00CE3814"/>
    <w:rsid w:val="00CE44E9"/>
    <w:rsid w:val="00CE4C48"/>
    <w:rsid w:val="00CE5C25"/>
    <w:rsid w:val="00CE6148"/>
    <w:rsid w:val="00CE6423"/>
    <w:rsid w:val="00CE7054"/>
    <w:rsid w:val="00CE774B"/>
    <w:rsid w:val="00CE79AC"/>
    <w:rsid w:val="00CF06A3"/>
    <w:rsid w:val="00CF0F6F"/>
    <w:rsid w:val="00CF1798"/>
    <w:rsid w:val="00CF193C"/>
    <w:rsid w:val="00CF2332"/>
    <w:rsid w:val="00CF29F5"/>
    <w:rsid w:val="00CF2B36"/>
    <w:rsid w:val="00CF2F2E"/>
    <w:rsid w:val="00CF3455"/>
    <w:rsid w:val="00CF3775"/>
    <w:rsid w:val="00CF3D7C"/>
    <w:rsid w:val="00CF44C5"/>
    <w:rsid w:val="00CF4BFA"/>
    <w:rsid w:val="00CF5007"/>
    <w:rsid w:val="00CF6CDE"/>
    <w:rsid w:val="00CF7510"/>
    <w:rsid w:val="00CF7C36"/>
    <w:rsid w:val="00CF7CCB"/>
    <w:rsid w:val="00D00F06"/>
    <w:rsid w:val="00D01B3A"/>
    <w:rsid w:val="00D0269D"/>
    <w:rsid w:val="00D026AB"/>
    <w:rsid w:val="00D02C08"/>
    <w:rsid w:val="00D02E8F"/>
    <w:rsid w:val="00D03AE3"/>
    <w:rsid w:val="00D03D28"/>
    <w:rsid w:val="00D03EDC"/>
    <w:rsid w:val="00D04ED7"/>
    <w:rsid w:val="00D04EFD"/>
    <w:rsid w:val="00D05229"/>
    <w:rsid w:val="00D0603D"/>
    <w:rsid w:val="00D0677F"/>
    <w:rsid w:val="00D068BB"/>
    <w:rsid w:val="00D06BA0"/>
    <w:rsid w:val="00D06F9A"/>
    <w:rsid w:val="00D0723A"/>
    <w:rsid w:val="00D07988"/>
    <w:rsid w:val="00D07D2C"/>
    <w:rsid w:val="00D1010F"/>
    <w:rsid w:val="00D10745"/>
    <w:rsid w:val="00D10957"/>
    <w:rsid w:val="00D1095E"/>
    <w:rsid w:val="00D11D9E"/>
    <w:rsid w:val="00D1211E"/>
    <w:rsid w:val="00D132D7"/>
    <w:rsid w:val="00D133EC"/>
    <w:rsid w:val="00D1441C"/>
    <w:rsid w:val="00D1636C"/>
    <w:rsid w:val="00D1788E"/>
    <w:rsid w:val="00D17C99"/>
    <w:rsid w:val="00D20709"/>
    <w:rsid w:val="00D212DD"/>
    <w:rsid w:val="00D21D33"/>
    <w:rsid w:val="00D2218D"/>
    <w:rsid w:val="00D234C5"/>
    <w:rsid w:val="00D23531"/>
    <w:rsid w:val="00D23617"/>
    <w:rsid w:val="00D23756"/>
    <w:rsid w:val="00D238FC"/>
    <w:rsid w:val="00D23908"/>
    <w:rsid w:val="00D24042"/>
    <w:rsid w:val="00D24493"/>
    <w:rsid w:val="00D249C4"/>
    <w:rsid w:val="00D24F06"/>
    <w:rsid w:val="00D24F61"/>
    <w:rsid w:val="00D2523F"/>
    <w:rsid w:val="00D25630"/>
    <w:rsid w:val="00D26260"/>
    <w:rsid w:val="00D26649"/>
    <w:rsid w:val="00D26DEB"/>
    <w:rsid w:val="00D26FDD"/>
    <w:rsid w:val="00D27753"/>
    <w:rsid w:val="00D27976"/>
    <w:rsid w:val="00D27F45"/>
    <w:rsid w:val="00D30C26"/>
    <w:rsid w:val="00D30DEF"/>
    <w:rsid w:val="00D31730"/>
    <w:rsid w:val="00D3267C"/>
    <w:rsid w:val="00D32E9C"/>
    <w:rsid w:val="00D33D71"/>
    <w:rsid w:val="00D33E81"/>
    <w:rsid w:val="00D3435B"/>
    <w:rsid w:val="00D34555"/>
    <w:rsid w:val="00D346FB"/>
    <w:rsid w:val="00D34A72"/>
    <w:rsid w:val="00D356AE"/>
    <w:rsid w:val="00D35EB1"/>
    <w:rsid w:val="00D3620D"/>
    <w:rsid w:val="00D36474"/>
    <w:rsid w:val="00D37262"/>
    <w:rsid w:val="00D3776C"/>
    <w:rsid w:val="00D40F00"/>
    <w:rsid w:val="00D411BA"/>
    <w:rsid w:val="00D41DF0"/>
    <w:rsid w:val="00D41E24"/>
    <w:rsid w:val="00D41EB2"/>
    <w:rsid w:val="00D42723"/>
    <w:rsid w:val="00D42C7F"/>
    <w:rsid w:val="00D44AF0"/>
    <w:rsid w:val="00D44B46"/>
    <w:rsid w:val="00D44DCE"/>
    <w:rsid w:val="00D452C7"/>
    <w:rsid w:val="00D45849"/>
    <w:rsid w:val="00D4620F"/>
    <w:rsid w:val="00D4697A"/>
    <w:rsid w:val="00D470DE"/>
    <w:rsid w:val="00D47BDD"/>
    <w:rsid w:val="00D508A4"/>
    <w:rsid w:val="00D50DD1"/>
    <w:rsid w:val="00D51E58"/>
    <w:rsid w:val="00D521FF"/>
    <w:rsid w:val="00D54CEF"/>
    <w:rsid w:val="00D54FD6"/>
    <w:rsid w:val="00D56178"/>
    <w:rsid w:val="00D56188"/>
    <w:rsid w:val="00D564BD"/>
    <w:rsid w:val="00D56713"/>
    <w:rsid w:val="00D56D2C"/>
    <w:rsid w:val="00D56F46"/>
    <w:rsid w:val="00D574DB"/>
    <w:rsid w:val="00D6028A"/>
    <w:rsid w:val="00D60811"/>
    <w:rsid w:val="00D6129D"/>
    <w:rsid w:val="00D61581"/>
    <w:rsid w:val="00D62566"/>
    <w:rsid w:val="00D629E8"/>
    <w:rsid w:val="00D63290"/>
    <w:rsid w:val="00D641E1"/>
    <w:rsid w:val="00D64865"/>
    <w:rsid w:val="00D65A62"/>
    <w:rsid w:val="00D660D2"/>
    <w:rsid w:val="00D661AA"/>
    <w:rsid w:val="00D6627B"/>
    <w:rsid w:val="00D672D9"/>
    <w:rsid w:val="00D674E7"/>
    <w:rsid w:val="00D70143"/>
    <w:rsid w:val="00D71312"/>
    <w:rsid w:val="00D71574"/>
    <w:rsid w:val="00D71CC7"/>
    <w:rsid w:val="00D71E4E"/>
    <w:rsid w:val="00D720D3"/>
    <w:rsid w:val="00D73187"/>
    <w:rsid w:val="00D73390"/>
    <w:rsid w:val="00D7352D"/>
    <w:rsid w:val="00D73A3E"/>
    <w:rsid w:val="00D73C68"/>
    <w:rsid w:val="00D741C3"/>
    <w:rsid w:val="00D742B1"/>
    <w:rsid w:val="00D74E60"/>
    <w:rsid w:val="00D767AA"/>
    <w:rsid w:val="00D768A8"/>
    <w:rsid w:val="00D77103"/>
    <w:rsid w:val="00D77BB9"/>
    <w:rsid w:val="00D77C72"/>
    <w:rsid w:val="00D806A0"/>
    <w:rsid w:val="00D810C2"/>
    <w:rsid w:val="00D8136B"/>
    <w:rsid w:val="00D816FE"/>
    <w:rsid w:val="00D81714"/>
    <w:rsid w:val="00D81BBC"/>
    <w:rsid w:val="00D81EF6"/>
    <w:rsid w:val="00D8241B"/>
    <w:rsid w:val="00D83790"/>
    <w:rsid w:val="00D83AB4"/>
    <w:rsid w:val="00D83ACB"/>
    <w:rsid w:val="00D841A4"/>
    <w:rsid w:val="00D84A70"/>
    <w:rsid w:val="00D8529E"/>
    <w:rsid w:val="00D86539"/>
    <w:rsid w:val="00D875D1"/>
    <w:rsid w:val="00D87670"/>
    <w:rsid w:val="00D90446"/>
    <w:rsid w:val="00D9052F"/>
    <w:rsid w:val="00D9058B"/>
    <w:rsid w:val="00D91307"/>
    <w:rsid w:val="00D91FAC"/>
    <w:rsid w:val="00D92111"/>
    <w:rsid w:val="00D925F8"/>
    <w:rsid w:val="00D92BAB"/>
    <w:rsid w:val="00D92F6C"/>
    <w:rsid w:val="00D92FF7"/>
    <w:rsid w:val="00D932F9"/>
    <w:rsid w:val="00D933C9"/>
    <w:rsid w:val="00D933E8"/>
    <w:rsid w:val="00D937D6"/>
    <w:rsid w:val="00D93919"/>
    <w:rsid w:val="00D94A16"/>
    <w:rsid w:val="00D94D1C"/>
    <w:rsid w:val="00D95569"/>
    <w:rsid w:val="00D95C2E"/>
    <w:rsid w:val="00D96B0D"/>
    <w:rsid w:val="00D96B49"/>
    <w:rsid w:val="00DA0165"/>
    <w:rsid w:val="00DA0918"/>
    <w:rsid w:val="00DA0EAC"/>
    <w:rsid w:val="00DA0F51"/>
    <w:rsid w:val="00DA1021"/>
    <w:rsid w:val="00DA1085"/>
    <w:rsid w:val="00DA1548"/>
    <w:rsid w:val="00DA1669"/>
    <w:rsid w:val="00DA176D"/>
    <w:rsid w:val="00DA21CD"/>
    <w:rsid w:val="00DA248A"/>
    <w:rsid w:val="00DA2582"/>
    <w:rsid w:val="00DA34E2"/>
    <w:rsid w:val="00DA359B"/>
    <w:rsid w:val="00DA3BE0"/>
    <w:rsid w:val="00DA4CDD"/>
    <w:rsid w:val="00DA537A"/>
    <w:rsid w:val="00DA55C6"/>
    <w:rsid w:val="00DA587C"/>
    <w:rsid w:val="00DA7149"/>
    <w:rsid w:val="00DA769F"/>
    <w:rsid w:val="00DB001A"/>
    <w:rsid w:val="00DB05F9"/>
    <w:rsid w:val="00DB0FE4"/>
    <w:rsid w:val="00DB13C9"/>
    <w:rsid w:val="00DB1A97"/>
    <w:rsid w:val="00DB1BF1"/>
    <w:rsid w:val="00DB26C6"/>
    <w:rsid w:val="00DB27F6"/>
    <w:rsid w:val="00DB297D"/>
    <w:rsid w:val="00DB30E7"/>
    <w:rsid w:val="00DB3F4E"/>
    <w:rsid w:val="00DB4166"/>
    <w:rsid w:val="00DB4993"/>
    <w:rsid w:val="00DB4F13"/>
    <w:rsid w:val="00DB4F64"/>
    <w:rsid w:val="00DB5574"/>
    <w:rsid w:val="00DB5C8E"/>
    <w:rsid w:val="00DB6766"/>
    <w:rsid w:val="00DB6FD1"/>
    <w:rsid w:val="00DB7E90"/>
    <w:rsid w:val="00DC0624"/>
    <w:rsid w:val="00DC0DB5"/>
    <w:rsid w:val="00DC1EF4"/>
    <w:rsid w:val="00DC2501"/>
    <w:rsid w:val="00DC2988"/>
    <w:rsid w:val="00DC2A3F"/>
    <w:rsid w:val="00DC3187"/>
    <w:rsid w:val="00DC3594"/>
    <w:rsid w:val="00DC3E46"/>
    <w:rsid w:val="00DC4936"/>
    <w:rsid w:val="00DC5227"/>
    <w:rsid w:val="00DC54AF"/>
    <w:rsid w:val="00DC54D3"/>
    <w:rsid w:val="00DC5663"/>
    <w:rsid w:val="00DC5A14"/>
    <w:rsid w:val="00DC5B7F"/>
    <w:rsid w:val="00DC5D25"/>
    <w:rsid w:val="00DC6A2F"/>
    <w:rsid w:val="00DC76A7"/>
    <w:rsid w:val="00DC7ADA"/>
    <w:rsid w:val="00DD05A9"/>
    <w:rsid w:val="00DD085A"/>
    <w:rsid w:val="00DD13F1"/>
    <w:rsid w:val="00DD24AE"/>
    <w:rsid w:val="00DD24EE"/>
    <w:rsid w:val="00DD321A"/>
    <w:rsid w:val="00DD36B2"/>
    <w:rsid w:val="00DD3876"/>
    <w:rsid w:val="00DD39C5"/>
    <w:rsid w:val="00DD3B3F"/>
    <w:rsid w:val="00DD4871"/>
    <w:rsid w:val="00DD4F28"/>
    <w:rsid w:val="00DD5094"/>
    <w:rsid w:val="00DD5100"/>
    <w:rsid w:val="00DD5CAB"/>
    <w:rsid w:val="00DD5E5B"/>
    <w:rsid w:val="00DD5F81"/>
    <w:rsid w:val="00DD6196"/>
    <w:rsid w:val="00DD623E"/>
    <w:rsid w:val="00DD6980"/>
    <w:rsid w:val="00DD6AF8"/>
    <w:rsid w:val="00DD7112"/>
    <w:rsid w:val="00DD72B2"/>
    <w:rsid w:val="00DE0BE9"/>
    <w:rsid w:val="00DE1DB7"/>
    <w:rsid w:val="00DE2188"/>
    <w:rsid w:val="00DE2476"/>
    <w:rsid w:val="00DE2B23"/>
    <w:rsid w:val="00DE3679"/>
    <w:rsid w:val="00DE3ED7"/>
    <w:rsid w:val="00DE40D8"/>
    <w:rsid w:val="00DE5913"/>
    <w:rsid w:val="00DE5DCA"/>
    <w:rsid w:val="00DE6458"/>
    <w:rsid w:val="00DE6714"/>
    <w:rsid w:val="00DE7054"/>
    <w:rsid w:val="00DE70EE"/>
    <w:rsid w:val="00DE7186"/>
    <w:rsid w:val="00DE75B1"/>
    <w:rsid w:val="00DE77D8"/>
    <w:rsid w:val="00DE78BE"/>
    <w:rsid w:val="00DE7ED1"/>
    <w:rsid w:val="00DF04F7"/>
    <w:rsid w:val="00DF089C"/>
    <w:rsid w:val="00DF0FAF"/>
    <w:rsid w:val="00DF1071"/>
    <w:rsid w:val="00DF157F"/>
    <w:rsid w:val="00DF19BF"/>
    <w:rsid w:val="00DF21B5"/>
    <w:rsid w:val="00DF2B06"/>
    <w:rsid w:val="00DF2BEE"/>
    <w:rsid w:val="00DF2E67"/>
    <w:rsid w:val="00DF358A"/>
    <w:rsid w:val="00DF384A"/>
    <w:rsid w:val="00DF38B9"/>
    <w:rsid w:val="00DF4AC5"/>
    <w:rsid w:val="00DF55F1"/>
    <w:rsid w:val="00DF605D"/>
    <w:rsid w:val="00DF62C8"/>
    <w:rsid w:val="00DF63C5"/>
    <w:rsid w:val="00DF63EC"/>
    <w:rsid w:val="00DF72EC"/>
    <w:rsid w:val="00DF781B"/>
    <w:rsid w:val="00DF7A71"/>
    <w:rsid w:val="00DF7BA3"/>
    <w:rsid w:val="00DF7D34"/>
    <w:rsid w:val="00E01661"/>
    <w:rsid w:val="00E01F60"/>
    <w:rsid w:val="00E026A8"/>
    <w:rsid w:val="00E0274E"/>
    <w:rsid w:val="00E031A3"/>
    <w:rsid w:val="00E03599"/>
    <w:rsid w:val="00E03679"/>
    <w:rsid w:val="00E03879"/>
    <w:rsid w:val="00E03D5B"/>
    <w:rsid w:val="00E03D69"/>
    <w:rsid w:val="00E04877"/>
    <w:rsid w:val="00E05521"/>
    <w:rsid w:val="00E05A61"/>
    <w:rsid w:val="00E05BA6"/>
    <w:rsid w:val="00E0638E"/>
    <w:rsid w:val="00E07F3B"/>
    <w:rsid w:val="00E10DAD"/>
    <w:rsid w:val="00E11AEE"/>
    <w:rsid w:val="00E11B8E"/>
    <w:rsid w:val="00E11B97"/>
    <w:rsid w:val="00E11EFA"/>
    <w:rsid w:val="00E12058"/>
    <w:rsid w:val="00E129E7"/>
    <w:rsid w:val="00E12FC8"/>
    <w:rsid w:val="00E1404F"/>
    <w:rsid w:val="00E142E0"/>
    <w:rsid w:val="00E1479B"/>
    <w:rsid w:val="00E148DD"/>
    <w:rsid w:val="00E14A7A"/>
    <w:rsid w:val="00E14BB8"/>
    <w:rsid w:val="00E15015"/>
    <w:rsid w:val="00E15921"/>
    <w:rsid w:val="00E167A5"/>
    <w:rsid w:val="00E16C90"/>
    <w:rsid w:val="00E17D6F"/>
    <w:rsid w:val="00E17F97"/>
    <w:rsid w:val="00E20410"/>
    <w:rsid w:val="00E20C7D"/>
    <w:rsid w:val="00E21E55"/>
    <w:rsid w:val="00E22A95"/>
    <w:rsid w:val="00E23A91"/>
    <w:rsid w:val="00E24854"/>
    <w:rsid w:val="00E253CF"/>
    <w:rsid w:val="00E25902"/>
    <w:rsid w:val="00E25CDA"/>
    <w:rsid w:val="00E25E5E"/>
    <w:rsid w:val="00E26136"/>
    <w:rsid w:val="00E26B00"/>
    <w:rsid w:val="00E26FB0"/>
    <w:rsid w:val="00E2715B"/>
    <w:rsid w:val="00E272EB"/>
    <w:rsid w:val="00E27CD5"/>
    <w:rsid w:val="00E30090"/>
    <w:rsid w:val="00E3016F"/>
    <w:rsid w:val="00E30B64"/>
    <w:rsid w:val="00E31339"/>
    <w:rsid w:val="00E31EBA"/>
    <w:rsid w:val="00E324B4"/>
    <w:rsid w:val="00E326F4"/>
    <w:rsid w:val="00E32982"/>
    <w:rsid w:val="00E32A8D"/>
    <w:rsid w:val="00E32E75"/>
    <w:rsid w:val="00E32E7F"/>
    <w:rsid w:val="00E333F9"/>
    <w:rsid w:val="00E3398A"/>
    <w:rsid w:val="00E35A3A"/>
    <w:rsid w:val="00E35BA5"/>
    <w:rsid w:val="00E35E42"/>
    <w:rsid w:val="00E363D2"/>
    <w:rsid w:val="00E374B8"/>
    <w:rsid w:val="00E37E3F"/>
    <w:rsid w:val="00E4011C"/>
    <w:rsid w:val="00E401D5"/>
    <w:rsid w:val="00E40EEA"/>
    <w:rsid w:val="00E40F74"/>
    <w:rsid w:val="00E411D2"/>
    <w:rsid w:val="00E41A31"/>
    <w:rsid w:val="00E422C0"/>
    <w:rsid w:val="00E42494"/>
    <w:rsid w:val="00E42915"/>
    <w:rsid w:val="00E431F5"/>
    <w:rsid w:val="00E432BC"/>
    <w:rsid w:val="00E44092"/>
    <w:rsid w:val="00E441E8"/>
    <w:rsid w:val="00E44431"/>
    <w:rsid w:val="00E44A20"/>
    <w:rsid w:val="00E45802"/>
    <w:rsid w:val="00E45C65"/>
    <w:rsid w:val="00E466DE"/>
    <w:rsid w:val="00E46820"/>
    <w:rsid w:val="00E46849"/>
    <w:rsid w:val="00E473CB"/>
    <w:rsid w:val="00E4758B"/>
    <w:rsid w:val="00E476F7"/>
    <w:rsid w:val="00E479F9"/>
    <w:rsid w:val="00E51C39"/>
    <w:rsid w:val="00E51CFE"/>
    <w:rsid w:val="00E51D8A"/>
    <w:rsid w:val="00E51DC9"/>
    <w:rsid w:val="00E52C03"/>
    <w:rsid w:val="00E53728"/>
    <w:rsid w:val="00E537D1"/>
    <w:rsid w:val="00E53A59"/>
    <w:rsid w:val="00E55786"/>
    <w:rsid w:val="00E564FB"/>
    <w:rsid w:val="00E56601"/>
    <w:rsid w:val="00E566B6"/>
    <w:rsid w:val="00E56AF4"/>
    <w:rsid w:val="00E56DE3"/>
    <w:rsid w:val="00E56F1E"/>
    <w:rsid w:val="00E57F5D"/>
    <w:rsid w:val="00E57FFA"/>
    <w:rsid w:val="00E6040D"/>
    <w:rsid w:val="00E60FA4"/>
    <w:rsid w:val="00E612E7"/>
    <w:rsid w:val="00E625CA"/>
    <w:rsid w:val="00E629F8"/>
    <w:rsid w:val="00E62B87"/>
    <w:rsid w:val="00E62DEB"/>
    <w:rsid w:val="00E63795"/>
    <w:rsid w:val="00E63B19"/>
    <w:rsid w:val="00E63B2F"/>
    <w:rsid w:val="00E63B8F"/>
    <w:rsid w:val="00E63CDF"/>
    <w:rsid w:val="00E644F0"/>
    <w:rsid w:val="00E649D3"/>
    <w:rsid w:val="00E64B01"/>
    <w:rsid w:val="00E64E9D"/>
    <w:rsid w:val="00E65E1E"/>
    <w:rsid w:val="00E65F8C"/>
    <w:rsid w:val="00E66086"/>
    <w:rsid w:val="00E66898"/>
    <w:rsid w:val="00E670B4"/>
    <w:rsid w:val="00E67629"/>
    <w:rsid w:val="00E67FAD"/>
    <w:rsid w:val="00E7018A"/>
    <w:rsid w:val="00E70488"/>
    <w:rsid w:val="00E709FD"/>
    <w:rsid w:val="00E70A94"/>
    <w:rsid w:val="00E70C54"/>
    <w:rsid w:val="00E70F3E"/>
    <w:rsid w:val="00E71116"/>
    <w:rsid w:val="00E71881"/>
    <w:rsid w:val="00E72107"/>
    <w:rsid w:val="00E72870"/>
    <w:rsid w:val="00E72925"/>
    <w:rsid w:val="00E72C1B"/>
    <w:rsid w:val="00E73255"/>
    <w:rsid w:val="00E7353A"/>
    <w:rsid w:val="00E7368A"/>
    <w:rsid w:val="00E73F5D"/>
    <w:rsid w:val="00E7459F"/>
    <w:rsid w:val="00E7495F"/>
    <w:rsid w:val="00E74CBE"/>
    <w:rsid w:val="00E74D62"/>
    <w:rsid w:val="00E74FC1"/>
    <w:rsid w:val="00E75168"/>
    <w:rsid w:val="00E752DF"/>
    <w:rsid w:val="00E754E1"/>
    <w:rsid w:val="00E75570"/>
    <w:rsid w:val="00E75833"/>
    <w:rsid w:val="00E76722"/>
    <w:rsid w:val="00E76754"/>
    <w:rsid w:val="00E76ABE"/>
    <w:rsid w:val="00E76AD8"/>
    <w:rsid w:val="00E771B7"/>
    <w:rsid w:val="00E771F2"/>
    <w:rsid w:val="00E77221"/>
    <w:rsid w:val="00E77468"/>
    <w:rsid w:val="00E774B5"/>
    <w:rsid w:val="00E77661"/>
    <w:rsid w:val="00E8000F"/>
    <w:rsid w:val="00E803FC"/>
    <w:rsid w:val="00E80408"/>
    <w:rsid w:val="00E807BD"/>
    <w:rsid w:val="00E80D46"/>
    <w:rsid w:val="00E82686"/>
    <w:rsid w:val="00E82896"/>
    <w:rsid w:val="00E82984"/>
    <w:rsid w:val="00E82B2A"/>
    <w:rsid w:val="00E831AE"/>
    <w:rsid w:val="00E84046"/>
    <w:rsid w:val="00E844A2"/>
    <w:rsid w:val="00E852CB"/>
    <w:rsid w:val="00E85392"/>
    <w:rsid w:val="00E85669"/>
    <w:rsid w:val="00E85698"/>
    <w:rsid w:val="00E861ED"/>
    <w:rsid w:val="00E8631D"/>
    <w:rsid w:val="00E864D6"/>
    <w:rsid w:val="00E86B35"/>
    <w:rsid w:val="00E87965"/>
    <w:rsid w:val="00E90555"/>
    <w:rsid w:val="00E90AFE"/>
    <w:rsid w:val="00E91EC4"/>
    <w:rsid w:val="00E920AB"/>
    <w:rsid w:val="00E92217"/>
    <w:rsid w:val="00E92C07"/>
    <w:rsid w:val="00E92E20"/>
    <w:rsid w:val="00E931BC"/>
    <w:rsid w:val="00E9339C"/>
    <w:rsid w:val="00E93859"/>
    <w:rsid w:val="00E93F32"/>
    <w:rsid w:val="00E94496"/>
    <w:rsid w:val="00E945C4"/>
    <w:rsid w:val="00E94D14"/>
    <w:rsid w:val="00E94FE1"/>
    <w:rsid w:val="00E95147"/>
    <w:rsid w:val="00E95FCE"/>
    <w:rsid w:val="00E95FF2"/>
    <w:rsid w:val="00E964EE"/>
    <w:rsid w:val="00E9655E"/>
    <w:rsid w:val="00E965F0"/>
    <w:rsid w:val="00E9669B"/>
    <w:rsid w:val="00E96E6F"/>
    <w:rsid w:val="00E9727B"/>
    <w:rsid w:val="00E97F75"/>
    <w:rsid w:val="00EA0E2C"/>
    <w:rsid w:val="00EA0F37"/>
    <w:rsid w:val="00EA0FA3"/>
    <w:rsid w:val="00EA1F7F"/>
    <w:rsid w:val="00EA230A"/>
    <w:rsid w:val="00EA27B1"/>
    <w:rsid w:val="00EA29D9"/>
    <w:rsid w:val="00EA2A7B"/>
    <w:rsid w:val="00EA3298"/>
    <w:rsid w:val="00EA3807"/>
    <w:rsid w:val="00EA418A"/>
    <w:rsid w:val="00EA41CA"/>
    <w:rsid w:val="00EA453D"/>
    <w:rsid w:val="00EA4680"/>
    <w:rsid w:val="00EA4948"/>
    <w:rsid w:val="00EA4A41"/>
    <w:rsid w:val="00EA5745"/>
    <w:rsid w:val="00EA5C3F"/>
    <w:rsid w:val="00EA5F23"/>
    <w:rsid w:val="00EA64A6"/>
    <w:rsid w:val="00EA7AA9"/>
    <w:rsid w:val="00EA7B2D"/>
    <w:rsid w:val="00EB027D"/>
    <w:rsid w:val="00EB0E9B"/>
    <w:rsid w:val="00EB0F79"/>
    <w:rsid w:val="00EB1030"/>
    <w:rsid w:val="00EB12A6"/>
    <w:rsid w:val="00EB138A"/>
    <w:rsid w:val="00EB17D4"/>
    <w:rsid w:val="00EB186B"/>
    <w:rsid w:val="00EB1A50"/>
    <w:rsid w:val="00EB1B08"/>
    <w:rsid w:val="00EB2411"/>
    <w:rsid w:val="00EB25D2"/>
    <w:rsid w:val="00EB2767"/>
    <w:rsid w:val="00EB2DC5"/>
    <w:rsid w:val="00EB4613"/>
    <w:rsid w:val="00EB4659"/>
    <w:rsid w:val="00EB4869"/>
    <w:rsid w:val="00EB4B1E"/>
    <w:rsid w:val="00EB5E03"/>
    <w:rsid w:val="00EB69BA"/>
    <w:rsid w:val="00EB6C23"/>
    <w:rsid w:val="00EB7763"/>
    <w:rsid w:val="00EB79E9"/>
    <w:rsid w:val="00EC1A5F"/>
    <w:rsid w:val="00EC314B"/>
    <w:rsid w:val="00EC35A3"/>
    <w:rsid w:val="00EC3D15"/>
    <w:rsid w:val="00EC3D7F"/>
    <w:rsid w:val="00EC3EF7"/>
    <w:rsid w:val="00EC46DF"/>
    <w:rsid w:val="00EC5178"/>
    <w:rsid w:val="00EC5813"/>
    <w:rsid w:val="00EC61E1"/>
    <w:rsid w:val="00EC6A2E"/>
    <w:rsid w:val="00EC760F"/>
    <w:rsid w:val="00EC78C0"/>
    <w:rsid w:val="00EC7C31"/>
    <w:rsid w:val="00EC7CB1"/>
    <w:rsid w:val="00EC7F33"/>
    <w:rsid w:val="00ED0226"/>
    <w:rsid w:val="00ED0707"/>
    <w:rsid w:val="00ED0D22"/>
    <w:rsid w:val="00ED11B2"/>
    <w:rsid w:val="00ED1367"/>
    <w:rsid w:val="00ED18E8"/>
    <w:rsid w:val="00ED2273"/>
    <w:rsid w:val="00ED25F8"/>
    <w:rsid w:val="00ED260D"/>
    <w:rsid w:val="00ED29EB"/>
    <w:rsid w:val="00ED2B3C"/>
    <w:rsid w:val="00ED2E8B"/>
    <w:rsid w:val="00ED6CA7"/>
    <w:rsid w:val="00ED6CDD"/>
    <w:rsid w:val="00ED727E"/>
    <w:rsid w:val="00ED75AB"/>
    <w:rsid w:val="00ED7EC6"/>
    <w:rsid w:val="00EE08CD"/>
    <w:rsid w:val="00EE08FE"/>
    <w:rsid w:val="00EE0F19"/>
    <w:rsid w:val="00EE2455"/>
    <w:rsid w:val="00EE2DCD"/>
    <w:rsid w:val="00EE2E64"/>
    <w:rsid w:val="00EE3BB6"/>
    <w:rsid w:val="00EE5A22"/>
    <w:rsid w:val="00EE67CD"/>
    <w:rsid w:val="00EE6937"/>
    <w:rsid w:val="00EE76DD"/>
    <w:rsid w:val="00EE7767"/>
    <w:rsid w:val="00EE7EC9"/>
    <w:rsid w:val="00EF0382"/>
    <w:rsid w:val="00EF0FBD"/>
    <w:rsid w:val="00EF10D8"/>
    <w:rsid w:val="00EF114C"/>
    <w:rsid w:val="00EF17F7"/>
    <w:rsid w:val="00EF1F6E"/>
    <w:rsid w:val="00EF2773"/>
    <w:rsid w:val="00EF3576"/>
    <w:rsid w:val="00EF39FA"/>
    <w:rsid w:val="00EF3A47"/>
    <w:rsid w:val="00EF3D5D"/>
    <w:rsid w:val="00EF3DF1"/>
    <w:rsid w:val="00EF3F2B"/>
    <w:rsid w:val="00EF4585"/>
    <w:rsid w:val="00EF4B64"/>
    <w:rsid w:val="00EF4EF1"/>
    <w:rsid w:val="00EF534C"/>
    <w:rsid w:val="00EF556B"/>
    <w:rsid w:val="00EF5587"/>
    <w:rsid w:val="00EF55D9"/>
    <w:rsid w:val="00EF5687"/>
    <w:rsid w:val="00EF583F"/>
    <w:rsid w:val="00EF5AC4"/>
    <w:rsid w:val="00EF6065"/>
    <w:rsid w:val="00EF6472"/>
    <w:rsid w:val="00EF6B42"/>
    <w:rsid w:val="00EF6C86"/>
    <w:rsid w:val="00F0056D"/>
    <w:rsid w:val="00F0081A"/>
    <w:rsid w:val="00F00879"/>
    <w:rsid w:val="00F0168D"/>
    <w:rsid w:val="00F01B8E"/>
    <w:rsid w:val="00F01C35"/>
    <w:rsid w:val="00F02177"/>
    <w:rsid w:val="00F02548"/>
    <w:rsid w:val="00F02A86"/>
    <w:rsid w:val="00F02E90"/>
    <w:rsid w:val="00F02FF1"/>
    <w:rsid w:val="00F034E9"/>
    <w:rsid w:val="00F03F81"/>
    <w:rsid w:val="00F04945"/>
    <w:rsid w:val="00F0542B"/>
    <w:rsid w:val="00F05728"/>
    <w:rsid w:val="00F05938"/>
    <w:rsid w:val="00F05DA9"/>
    <w:rsid w:val="00F06CDD"/>
    <w:rsid w:val="00F07394"/>
    <w:rsid w:val="00F106FA"/>
    <w:rsid w:val="00F10BB2"/>
    <w:rsid w:val="00F1136B"/>
    <w:rsid w:val="00F113F5"/>
    <w:rsid w:val="00F11415"/>
    <w:rsid w:val="00F11FC2"/>
    <w:rsid w:val="00F121CE"/>
    <w:rsid w:val="00F12275"/>
    <w:rsid w:val="00F12316"/>
    <w:rsid w:val="00F1283B"/>
    <w:rsid w:val="00F12885"/>
    <w:rsid w:val="00F12944"/>
    <w:rsid w:val="00F12DFC"/>
    <w:rsid w:val="00F133BA"/>
    <w:rsid w:val="00F14336"/>
    <w:rsid w:val="00F143AB"/>
    <w:rsid w:val="00F143DD"/>
    <w:rsid w:val="00F14566"/>
    <w:rsid w:val="00F1562C"/>
    <w:rsid w:val="00F15639"/>
    <w:rsid w:val="00F16738"/>
    <w:rsid w:val="00F16D9A"/>
    <w:rsid w:val="00F1782C"/>
    <w:rsid w:val="00F17DB1"/>
    <w:rsid w:val="00F2019A"/>
    <w:rsid w:val="00F21214"/>
    <w:rsid w:val="00F224AA"/>
    <w:rsid w:val="00F22EFA"/>
    <w:rsid w:val="00F23323"/>
    <w:rsid w:val="00F240AA"/>
    <w:rsid w:val="00F2437F"/>
    <w:rsid w:val="00F24961"/>
    <w:rsid w:val="00F25C7C"/>
    <w:rsid w:val="00F2770F"/>
    <w:rsid w:val="00F31BFD"/>
    <w:rsid w:val="00F31C1C"/>
    <w:rsid w:val="00F32176"/>
    <w:rsid w:val="00F32375"/>
    <w:rsid w:val="00F3243E"/>
    <w:rsid w:val="00F326AB"/>
    <w:rsid w:val="00F33348"/>
    <w:rsid w:val="00F333A9"/>
    <w:rsid w:val="00F33728"/>
    <w:rsid w:val="00F34EF7"/>
    <w:rsid w:val="00F3504A"/>
    <w:rsid w:val="00F35684"/>
    <w:rsid w:val="00F357DF"/>
    <w:rsid w:val="00F3601F"/>
    <w:rsid w:val="00F36400"/>
    <w:rsid w:val="00F36511"/>
    <w:rsid w:val="00F36788"/>
    <w:rsid w:val="00F367FA"/>
    <w:rsid w:val="00F36ED5"/>
    <w:rsid w:val="00F373CA"/>
    <w:rsid w:val="00F3743E"/>
    <w:rsid w:val="00F37831"/>
    <w:rsid w:val="00F410F8"/>
    <w:rsid w:val="00F41921"/>
    <w:rsid w:val="00F41AF6"/>
    <w:rsid w:val="00F41B69"/>
    <w:rsid w:val="00F41EF7"/>
    <w:rsid w:val="00F41F60"/>
    <w:rsid w:val="00F41FDB"/>
    <w:rsid w:val="00F4222B"/>
    <w:rsid w:val="00F424EA"/>
    <w:rsid w:val="00F42764"/>
    <w:rsid w:val="00F427D6"/>
    <w:rsid w:val="00F42A74"/>
    <w:rsid w:val="00F43736"/>
    <w:rsid w:val="00F43AB9"/>
    <w:rsid w:val="00F43AFE"/>
    <w:rsid w:val="00F440C0"/>
    <w:rsid w:val="00F4416C"/>
    <w:rsid w:val="00F446C2"/>
    <w:rsid w:val="00F44CF5"/>
    <w:rsid w:val="00F4501A"/>
    <w:rsid w:val="00F4706E"/>
    <w:rsid w:val="00F501FF"/>
    <w:rsid w:val="00F50537"/>
    <w:rsid w:val="00F5062E"/>
    <w:rsid w:val="00F5114D"/>
    <w:rsid w:val="00F51214"/>
    <w:rsid w:val="00F521BE"/>
    <w:rsid w:val="00F53627"/>
    <w:rsid w:val="00F53BD8"/>
    <w:rsid w:val="00F53BEF"/>
    <w:rsid w:val="00F549BA"/>
    <w:rsid w:val="00F551E6"/>
    <w:rsid w:val="00F55670"/>
    <w:rsid w:val="00F557EB"/>
    <w:rsid w:val="00F55BDE"/>
    <w:rsid w:val="00F55DBA"/>
    <w:rsid w:val="00F56D6D"/>
    <w:rsid w:val="00F57011"/>
    <w:rsid w:val="00F57693"/>
    <w:rsid w:val="00F5769C"/>
    <w:rsid w:val="00F57C98"/>
    <w:rsid w:val="00F60162"/>
    <w:rsid w:val="00F61137"/>
    <w:rsid w:val="00F617ED"/>
    <w:rsid w:val="00F61ED5"/>
    <w:rsid w:val="00F63284"/>
    <w:rsid w:val="00F63460"/>
    <w:rsid w:val="00F63519"/>
    <w:rsid w:val="00F63571"/>
    <w:rsid w:val="00F65732"/>
    <w:rsid w:val="00F657E1"/>
    <w:rsid w:val="00F67452"/>
    <w:rsid w:val="00F70060"/>
    <w:rsid w:val="00F704F6"/>
    <w:rsid w:val="00F70747"/>
    <w:rsid w:val="00F707E8"/>
    <w:rsid w:val="00F70AA4"/>
    <w:rsid w:val="00F70E87"/>
    <w:rsid w:val="00F71373"/>
    <w:rsid w:val="00F72EBB"/>
    <w:rsid w:val="00F734B2"/>
    <w:rsid w:val="00F73BC9"/>
    <w:rsid w:val="00F74C83"/>
    <w:rsid w:val="00F74D1F"/>
    <w:rsid w:val="00F751DB"/>
    <w:rsid w:val="00F7552F"/>
    <w:rsid w:val="00F75530"/>
    <w:rsid w:val="00F764EA"/>
    <w:rsid w:val="00F7653C"/>
    <w:rsid w:val="00F76B16"/>
    <w:rsid w:val="00F77175"/>
    <w:rsid w:val="00F803EB"/>
    <w:rsid w:val="00F82139"/>
    <w:rsid w:val="00F82D34"/>
    <w:rsid w:val="00F8365F"/>
    <w:rsid w:val="00F8478B"/>
    <w:rsid w:val="00F850FF"/>
    <w:rsid w:val="00F85CFC"/>
    <w:rsid w:val="00F86202"/>
    <w:rsid w:val="00F86A40"/>
    <w:rsid w:val="00F86AE5"/>
    <w:rsid w:val="00F8714B"/>
    <w:rsid w:val="00F91A58"/>
    <w:rsid w:val="00F91FB9"/>
    <w:rsid w:val="00F92011"/>
    <w:rsid w:val="00F920B3"/>
    <w:rsid w:val="00F92967"/>
    <w:rsid w:val="00F92E42"/>
    <w:rsid w:val="00F9383D"/>
    <w:rsid w:val="00F93946"/>
    <w:rsid w:val="00F93D6F"/>
    <w:rsid w:val="00F93F80"/>
    <w:rsid w:val="00F9444E"/>
    <w:rsid w:val="00F947EF"/>
    <w:rsid w:val="00F94A15"/>
    <w:rsid w:val="00F9503A"/>
    <w:rsid w:val="00F9575A"/>
    <w:rsid w:val="00F95D6C"/>
    <w:rsid w:val="00F95F28"/>
    <w:rsid w:val="00F978FB"/>
    <w:rsid w:val="00FA1366"/>
    <w:rsid w:val="00FA1668"/>
    <w:rsid w:val="00FA2934"/>
    <w:rsid w:val="00FA2AB6"/>
    <w:rsid w:val="00FA3339"/>
    <w:rsid w:val="00FA37D5"/>
    <w:rsid w:val="00FA3E72"/>
    <w:rsid w:val="00FA3F3B"/>
    <w:rsid w:val="00FA421F"/>
    <w:rsid w:val="00FA4432"/>
    <w:rsid w:val="00FA4619"/>
    <w:rsid w:val="00FA4795"/>
    <w:rsid w:val="00FA4BA3"/>
    <w:rsid w:val="00FA525F"/>
    <w:rsid w:val="00FA576E"/>
    <w:rsid w:val="00FA5D2D"/>
    <w:rsid w:val="00FA5F76"/>
    <w:rsid w:val="00FA647F"/>
    <w:rsid w:val="00FA65E1"/>
    <w:rsid w:val="00FA7A7C"/>
    <w:rsid w:val="00FA7DB8"/>
    <w:rsid w:val="00FB010A"/>
    <w:rsid w:val="00FB0274"/>
    <w:rsid w:val="00FB0506"/>
    <w:rsid w:val="00FB057C"/>
    <w:rsid w:val="00FB05D2"/>
    <w:rsid w:val="00FB0B13"/>
    <w:rsid w:val="00FB0C0C"/>
    <w:rsid w:val="00FB0EEA"/>
    <w:rsid w:val="00FB1099"/>
    <w:rsid w:val="00FB170A"/>
    <w:rsid w:val="00FB1B8B"/>
    <w:rsid w:val="00FB27CF"/>
    <w:rsid w:val="00FB4793"/>
    <w:rsid w:val="00FB479F"/>
    <w:rsid w:val="00FB484D"/>
    <w:rsid w:val="00FB5A89"/>
    <w:rsid w:val="00FB5F19"/>
    <w:rsid w:val="00FB7293"/>
    <w:rsid w:val="00FB78B9"/>
    <w:rsid w:val="00FC0125"/>
    <w:rsid w:val="00FC0351"/>
    <w:rsid w:val="00FC08E9"/>
    <w:rsid w:val="00FC0EBD"/>
    <w:rsid w:val="00FC1407"/>
    <w:rsid w:val="00FC1CC0"/>
    <w:rsid w:val="00FC264D"/>
    <w:rsid w:val="00FC26C8"/>
    <w:rsid w:val="00FC3125"/>
    <w:rsid w:val="00FC3311"/>
    <w:rsid w:val="00FC38BC"/>
    <w:rsid w:val="00FC46C1"/>
    <w:rsid w:val="00FC4849"/>
    <w:rsid w:val="00FC5177"/>
    <w:rsid w:val="00FC53C5"/>
    <w:rsid w:val="00FC53F3"/>
    <w:rsid w:val="00FC5728"/>
    <w:rsid w:val="00FC6122"/>
    <w:rsid w:val="00FC6370"/>
    <w:rsid w:val="00FC6A0C"/>
    <w:rsid w:val="00FC6CF1"/>
    <w:rsid w:val="00FC6D4C"/>
    <w:rsid w:val="00FC6FED"/>
    <w:rsid w:val="00FC70E9"/>
    <w:rsid w:val="00FC7161"/>
    <w:rsid w:val="00FC7455"/>
    <w:rsid w:val="00FC7806"/>
    <w:rsid w:val="00FD0621"/>
    <w:rsid w:val="00FD0675"/>
    <w:rsid w:val="00FD102B"/>
    <w:rsid w:val="00FD1728"/>
    <w:rsid w:val="00FD1734"/>
    <w:rsid w:val="00FD1FCE"/>
    <w:rsid w:val="00FD203B"/>
    <w:rsid w:val="00FD26D9"/>
    <w:rsid w:val="00FD328F"/>
    <w:rsid w:val="00FD34A8"/>
    <w:rsid w:val="00FD3B6F"/>
    <w:rsid w:val="00FD3B85"/>
    <w:rsid w:val="00FD4416"/>
    <w:rsid w:val="00FD459A"/>
    <w:rsid w:val="00FD6D80"/>
    <w:rsid w:val="00FD6E9D"/>
    <w:rsid w:val="00FD70C0"/>
    <w:rsid w:val="00FE0429"/>
    <w:rsid w:val="00FE0C16"/>
    <w:rsid w:val="00FE10AE"/>
    <w:rsid w:val="00FE19CB"/>
    <w:rsid w:val="00FE20A5"/>
    <w:rsid w:val="00FE2812"/>
    <w:rsid w:val="00FE2826"/>
    <w:rsid w:val="00FE35FD"/>
    <w:rsid w:val="00FE371F"/>
    <w:rsid w:val="00FE391B"/>
    <w:rsid w:val="00FE3AD3"/>
    <w:rsid w:val="00FE40E5"/>
    <w:rsid w:val="00FE423A"/>
    <w:rsid w:val="00FE446A"/>
    <w:rsid w:val="00FE4B28"/>
    <w:rsid w:val="00FE4CB9"/>
    <w:rsid w:val="00FE4D54"/>
    <w:rsid w:val="00FE5530"/>
    <w:rsid w:val="00FE5B88"/>
    <w:rsid w:val="00FE5F55"/>
    <w:rsid w:val="00FE6AB8"/>
    <w:rsid w:val="00FE6FED"/>
    <w:rsid w:val="00FE7015"/>
    <w:rsid w:val="00FE7BAE"/>
    <w:rsid w:val="00FF035B"/>
    <w:rsid w:val="00FF1698"/>
    <w:rsid w:val="00FF2070"/>
    <w:rsid w:val="00FF2DEA"/>
    <w:rsid w:val="00FF32B4"/>
    <w:rsid w:val="00FF3B43"/>
    <w:rsid w:val="00FF3EFF"/>
    <w:rsid w:val="00FF3F4D"/>
    <w:rsid w:val="00FF4763"/>
    <w:rsid w:val="00FF4AC0"/>
    <w:rsid w:val="00FF536C"/>
    <w:rsid w:val="00FF5767"/>
    <w:rsid w:val="00FF5A34"/>
    <w:rsid w:val="00FF5E22"/>
    <w:rsid w:val="00FF5E9F"/>
    <w:rsid w:val="00FF6368"/>
    <w:rsid w:val="00FF74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0cf">
      <v:fill color="#0cf"/>
    </o:shapedefaults>
    <o:shapelayout v:ext="edit">
      <o:idmap v:ext="edit" data="2"/>
    </o:shapelayout>
  </w:shapeDefaults>
  <w:decimalSymbol w:val=","/>
  <w:listSeparator w:val=","/>
  <w14:docId w14:val="1F0A515A"/>
  <w15:chartTrackingRefBased/>
  <w15:docId w15:val="{94159E9A-C364-4BB0-ACB4-CF86DEF80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en-GB" w:bidi="ar-SA"/>
      </w:rPr>
    </w:rPrDefault>
    <w:pPrDefault>
      <w:pPr>
        <w:spacing w:after="200" w:line="276" w:lineRule="auto"/>
        <w:jc w:val="both"/>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uiPriority="10" w:qFormat="1"/>
    <w:lsdException w:name="Subtitle" w:uiPriority="11" w:qFormat="1"/>
    <w:lsdException w:name="Hyperlink" w:uiPriority="99"/>
    <w:lsdException w:name="Strong" w:uiPriority="22" w:qFormat="1"/>
    <w:lsdException w:name="Emphasis" w:uiPriority="20" w:qFormat="1"/>
    <w:lsdException w:name="HTML Keyboard" w:semiHidden="1" w:unhideWhenUsed="1"/>
    <w:lsdException w:name="HTML Typewriter"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57DF"/>
  </w:style>
  <w:style w:type="paragraph" w:styleId="Heading1">
    <w:name w:val="heading 1"/>
    <w:basedOn w:val="Normal"/>
    <w:next w:val="Normal"/>
    <w:link w:val="Heading1Char"/>
    <w:uiPriority w:val="9"/>
    <w:qFormat/>
    <w:rsid w:val="00F357DF"/>
    <w:pPr>
      <w:numPr>
        <w:numId w:val="40"/>
      </w:num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F357DF"/>
    <w:pPr>
      <w:numPr>
        <w:ilvl w:val="1"/>
        <w:numId w:val="40"/>
      </w:num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F357DF"/>
    <w:pPr>
      <w:numPr>
        <w:ilvl w:val="2"/>
        <w:numId w:val="40"/>
      </w:num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F357DF"/>
    <w:pPr>
      <w:numPr>
        <w:ilvl w:val="3"/>
        <w:numId w:val="40"/>
      </w:numPr>
      <w:spacing w:before="240" w:after="0"/>
      <w:jc w:val="left"/>
      <w:outlineLvl w:val="3"/>
    </w:pPr>
    <w:rPr>
      <w:smallCaps/>
      <w:spacing w:val="10"/>
      <w:sz w:val="22"/>
      <w:szCs w:val="22"/>
    </w:rPr>
  </w:style>
  <w:style w:type="paragraph" w:styleId="Heading5">
    <w:name w:val="heading 5"/>
    <w:basedOn w:val="Normal"/>
    <w:next w:val="Normal"/>
    <w:link w:val="Heading5Char"/>
    <w:uiPriority w:val="9"/>
    <w:unhideWhenUsed/>
    <w:qFormat/>
    <w:rsid w:val="00F357DF"/>
    <w:pPr>
      <w:numPr>
        <w:ilvl w:val="4"/>
        <w:numId w:val="40"/>
      </w:numPr>
      <w:spacing w:before="200" w:after="0"/>
      <w:jc w:val="left"/>
      <w:outlineLvl w:val="4"/>
    </w:pPr>
    <w:rPr>
      <w:smallCaps/>
      <w:color w:val="C45911" w:themeColor="accent2" w:themeShade="BF"/>
      <w:spacing w:val="10"/>
      <w:sz w:val="22"/>
      <w:szCs w:val="26"/>
    </w:rPr>
  </w:style>
  <w:style w:type="paragraph" w:styleId="Heading6">
    <w:name w:val="heading 6"/>
    <w:aliases w:val="Tussenkop 1"/>
    <w:basedOn w:val="Normal"/>
    <w:next w:val="Normal"/>
    <w:link w:val="Heading6Char"/>
    <w:uiPriority w:val="9"/>
    <w:unhideWhenUsed/>
    <w:qFormat/>
    <w:rsid w:val="00F357DF"/>
    <w:pPr>
      <w:numPr>
        <w:ilvl w:val="5"/>
        <w:numId w:val="40"/>
      </w:numPr>
      <w:spacing w:after="0"/>
      <w:jc w:val="left"/>
      <w:outlineLvl w:val="5"/>
    </w:pPr>
    <w:rPr>
      <w:smallCaps/>
      <w:color w:val="ED7D31" w:themeColor="accent2"/>
      <w:spacing w:val="5"/>
      <w:sz w:val="22"/>
    </w:rPr>
  </w:style>
  <w:style w:type="paragraph" w:styleId="Heading7">
    <w:name w:val="heading 7"/>
    <w:aliases w:val="Tussenkop 2"/>
    <w:basedOn w:val="Normal"/>
    <w:next w:val="Normal"/>
    <w:link w:val="Heading7Char"/>
    <w:uiPriority w:val="9"/>
    <w:unhideWhenUsed/>
    <w:qFormat/>
    <w:rsid w:val="00F357DF"/>
    <w:pPr>
      <w:numPr>
        <w:ilvl w:val="6"/>
        <w:numId w:val="40"/>
      </w:numPr>
      <w:spacing w:after="0"/>
      <w:jc w:val="left"/>
      <w:outlineLvl w:val="6"/>
    </w:pPr>
    <w:rPr>
      <w:b/>
      <w:smallCaps/>
      <w:color w:val="ED7D31" w:themeColor="accent2"/>
      <w:spacing w:val="10"/>
    </w:rPr>
  </w:style>
  <w:style w:type="paragraph" w:styleId="Heading8">
    <w:name w:val="heading 8"/>
    <w:aliases w:val="Tussenkop 3"/>
    <w:basedOn w:val="Normal"/>
    <w:next w:val="Normal"/>
    <w:link w:val="Heading8Char"/>
    <w:uiPriority w:val="9"/>
    <w:unhideWhenUsed/>
    <w:qFormat/>
    <w:rsid w:val="00F357DF"/>
    <w:pPr>
      <w:numPr>
        <w:ilvl w:val="7"/>
        <w:numId w:val="40"/>
      </w:numPr>
      <w:spacing w:after="0"/>
      <w:jc w:val="left"/>
      <w:outlineLvl w:val="7"/>
    </w:pPr>
    <w:rPr>
      <w:b/>
      <w:i/>
      <w:smallCaps/>
      <w:color w:val="C45911" w:themeColor="accent2" w:themeShade="BF"/>
    </w:rPr>
  </w:style>
  <w:style w:type="paragraph" w:styleId="Heading9">
    <w:name w:val="heading 9"/>
    <w:aliases w:val="Tabelkop 1"/>
    <w:basedOn w:val="Normal"/>
    <w:next w:val="Normal"/>
    <w:link w:val="Heading9Char"/>
    <w:uiPriority w:val="9"/>
    <w:unhideWhenUsed/>
    <w:qFormat/>
    <w:rsid w:val="00F357DF"/>
    <w:pPr>
      <w:numPr>
        <w:ilvl w:val="8"/>
        <w:numId w:val="40"/>
      </w:num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rPr>
      <w:sz w:val="16"/>
    </w:rPr>
  </w:style>
  <w:style w:type="paragraph" w:styleId="Footer">
    <w:name w:val="footer"/>
    <w:basedOn w:val="Normal"/>
    <w:pPr>
      <w:tabs>
        <w:tab w:val="center" w:pos="4536"/>
        <w:tab w:val="right" w:pos="9072"/>
      </w:tabs>
    </w:pPr>
    <w:rPr>
      <w:sz w:val="16"/>
    </w:rPr>
  </w:style>
  <w:style w:type="paragraph" w:styleId="TOC1">
    <w:name w:val="toc 1"/>
    <w:basedOn w:val="Normal"/>
    <w:next w:val="Normal"/>
    <w:autoRedefine/>
    <w:semiHidden/>
    <w:pPr>
      <w:tabs>
        <w:tab w:val="right" w:pos="7655"/>
      </w:tabs>
      <w:spacing w:before="240"/>
      <w:ind w:hanging="1418"/>
      <w:outlineLvl w:val="0"/>
    </w:pPr>
    <w:rPr>
      <w:rFonts w:ascii="MetaBoldLF-Roman" w:hAnsi="MetaBoldLF-Roman"/>
      <w:noProof/>
    </w:rPr>
  </w:style>
  <w:style w:type="paragraph" w:styleId="TOC2">
    <w:name w:val="toc 2"/>
    <w:basedOn w:val="Normal"/>
    <w:next w:val="Normal"/>
    <w:autoRedefine/>
    <w:semiHidden/>
    <w:pPr>
      <w:tabs>
        <w:tab w:val="right" w:pos="7655"/>
      </w:tabs>
      <w:ind w:hanging="1418"/>
      <w:outlineLvl w:val="1"/>
    </w:pPr>
    <w:rPr>
      <w:noProof/>
    </w:rPr>
  </w:style>
  <w:style w:type="paragraph" w:styleId="TOC3">
    <w:name w:val="toc 3"/>
    <w:basedOn w:val="Normal"/>
    <w:next w:val="Normal"/>
    <w:autoRedefine/>
    <w:semiHidden/>
    <w:rsid w:val="007F3CD1"/>
    <w:pPr>
      <w:tabs>
        <w:tab w:val="right" w:pos="7655"/>
      </w:tabs>
      <w:ind w:hanging="1418"/>
      <w:outlineLvl w:val="2"/>
    </w:pPr>
    <w:rPr>
      <w:b/>
      <w:bCs/>
      <w:noProof/>
    </w:rPr>
  </w:style>
  <w:style w:type="paragraph" w:styleId="TOC4">
    <w:name w:val="toc 4"/>
    <w:basedOn w:val="Normal"/>
    <w:next w:val="Normal"/>
    <w:autoRedefine/>
    <w:semiHidden/>
    <w:pPr>
      <w:tabs>
        <w:tab w:val="right" w:pos="7655"/>
      </w:tabs>
      <w:ind w:hanging="1418"/>
      <w:outlineLvl w:val="3"/>
    </w:pPr>
    <w:rPr>
      <w:noProof/>
    </w:rPr>
  </w:style>
  <w:style w:type="paragraph" w:customStyle="1" w:styleId="Inhoud">
    <w:name w:val="Inhoud"/>
    <w:basedOn w:val="Normal"/>
    <w:pPr>
      <w:tabs>
        <w:tab w:val="right" w:pos="7655"/>
      </w:tabs>
    </w:pPr>
    <w:rPr>
      <w:rFonts w:ascii="MetaBoldLF-Roman" w:hAnsi="MetaBoldLF-Roman"/>
    </w:rPr>
  </w:style>
  <w:style w:type="paragraph" w:styleId="TOC5">
    <w:name w:val="toc 5"/>
    <w:basedOn w:val="Normal"/>
    <w:next w:val="Normal"/>
    <w:autoRedefine/>
    <w:semiHidden/>
    <w:pPr>
      <w:tabs>
        <w:tab w:val="right" w:pos="7655"/>
      </w:tabs>
      <w:ind w:hanging="1418"/>
    </w:pPr>
    <w:rPr>
      <w:noProof/>
    </w:rPr>
  </w:style>
  <w:style w:type="paragraph" w:styleId="FootnoteText">
    <w:name w:val="footnote text"/>
    <w:basedOn w:val="Normal"/>
    <w:semiHidden/>
    <w:pPr>
      <w:numPr>
        <w:numId w:val="1"/>
      </w:numPr>
      <w:ind w:left="1775" w:hanging="357"/>
    </w:pPr>
    <w:rPr>
      <w:sz w:val="16"/>
    </w:rPr>
  </w:style>
  <w:style w:type="paragraph" w:customStyle="1" w:styleId="Samenvatting">
    <w:name w:val="Samenvatting"/>
    <w:basedOn w:val="Normal"/>
    <w:next w:val="Normal"/>
    <w:rsid w:val="00BB3F6B"/>
    <w:rPr>
      <w:rFonts w:ascii="MetaBoldLF-Roman" w:hAnsi="MetaBoldLF-Roman"/>
      <w:noProof/>
      <w:sz w:val="28"/>
    </w:rPr>
  </w:style>
  <w:style w:type="character" w:styleId="PageNumber">
    <w:name w:val="page number"/>
    <w:basedOn w:val="DefaultParagraphFont"/>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character" w:customStyle="1" w:styleId="Heading3Char">
    <w:name w:val="Heading 3 Char"/>
    <w:basedOn w:val="DefaultParagraphFont"/>
    <w:link w:val="Heading3"/>
    <w:uiPriority w:val="9"/>
    <w:rsid w:val="00F357DF"/>
    <w:rPr>
      <w:smallCaps/>
      <w:spacing w:val="5"/>
      <w:sz w:val="24"/>
      <w:szCs w:val="24"/>
    </w:rPr>
  </w:style>
  <w:style w:type="character" w:customStyle="1" w:styleId="Heading1Char">
    <w:name w:val="Heading 1 Char"/>
    <w:basedOn w:val="DefaultParagraphFont"/>
    <w:link w:val="Heading1"/>
    <w:uiPriority w:val="9"/>
    <w:rsid w:val="00F357DF"/>
    <w:rPr>
      <w:smallCaps/>
      <w:spacing w:val="5"/>
      <w:sz w:val="32"/>
      <w:szCs w:val="32"/>
    </w:rPr>
  </w:style>
  <w:style w:type="character" w:customStyle="1" w:styleId="Heading2Char">
    <w:name w:val="Heading 2 Char"/>
    <w:basedOn w:val="DefaultParagraphFont"/>
    <w:link w:val="Heading2"/>
    <w:uiPriority w:val="9"/>
    <w:rsid w:val="00F357DF"/>
    <w:rPr>
      <w:smallCaps/>
      <w:spacing w:val="5"/>
      <w:sz w:val="28"/>
      <w:szCs w:val="28"/>
    </w:rPr>
  </w:style>
  <w:style w:type="character" w:styleId="Hyperlink">
    <w:name w:val="Hyperlink"/>
    <w:uiPriority w:val="99"/>
    <w:rsid w:val="00C47303"/>
    <w:rPr>
      <w:color w:val="0000FF"/>
      <w:u w:val="single"/>
    </w:rPr>
  </w:style>
  <w:style w:type="paragraph" w:styleId="Caption">
    <w:name w:val="caption"/>
    <w:basedOn w:val="Normal"/>
    <w:next w:val="Normal"/>
    <w:uiPriority w:val="35"/>
    <w:unhideWhenUsed/>
    <w:qFormat/>
    <w:rsid w:val="00F357DF"/>
    <w:rPr>
      <w:b/>
      <w:bCs/>
      <w:caps/>
      <w:sz w:val="16"/>
      <w:szCs w:val="18"/>
    </w:rPr>
  </w:style>
  <w:style w:type="table" w:styleId="TableProfessional">
    <w:name w:val="Table Professional"/>
    <w:basedOn w:val="TableNormal"/>
    <w:rsid w:val="00316E82"/>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TableofFigures">
    <w:name w:val="table of figures"/>
    <w:basedOn w:val="Normal"/>
    <w:next w:val="Normal"/>
    <w:semiHidden/>
    <w:rsid w:val="000052C5"/>
  </w:style>
  <w:style w:type="paragraph" w:styleId="NormalWeb">
    <w:name w:val="Normal (Web)"/>
    <w:basedOn w:val="Normal"/>
    <w:rsid w:val="005E48F9"/>
    <w:pPr>
      <w:spacing w:before="100" w:beforeAutospacing="1" w:after="100" w:afterAutospacing="1" w:line="240" w:lineRule="auto"/>
    </w:pPr>
    <w:rPr>
      <w:rFonts w:ascii="Times New Roman" w:eastAsia="Times New Roman" w:hAnsi="Times New Roman"/>
      <w:sz w:val="24"/>
      <w:szCs w:val="24"/>
      <w:lang w:val="en-US" w:eastAsia="en-US"/>
    </w:rPr>
  </w:style>
  <w:style w:type="table" w:styleId="TableGrid">
    <w:name w:val="Table Grid"/>
    <w:basedOn w:val="TableNormal"/>
    <w:rsid w:val="00B60B67"/>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Titel_GIMA"/>
    <w:basedOn w:val="Normal"/>
    <w:next w:val="Normal"/>
    <w:link w:val="TitleChar"/>
    <w:uiPriority w:val="10"/>
    <w:qFormat/>
    <w:rsid w:val="00F357DF"/>
    <w:pPr>
      <w:pBdr>
        <w:top w:val="single" w:sz="12" w:space="1" w:color="ED7D31" w:themeColor="accent2"/>
      </w:pBdr>
      <w:spacing w:line="240" w:lineRule="auto"/>
      <w:jc w:val="right"/>
    </w:pPr>
    <w:rPr>
      <w:smallCaps/>
      <w:sz w:val="48"/>
      <w:szCs w:val="48"/>
    </w:rPr>
  </w:style>
  <w:style w:type="character" w:customStyle="1" w:styleId="TitleChar">
    <w:name w:val="Title Char"/>
    <w:aliases w:val="Titel_GIMA Char"/>
    <w:basedOn w:val="DefaultParagraphFont"/>
    <w:link w:val="Title"/>
    <w:uiPriority w:val="10"/>
    <w:rsid w:val="00F357DF"/>
    <w:rPr>
      <w:smallCaps/>
      <w:sz w:val="48"/>
      <w:szCs w:val="48"/>
    </w:rPr>
  </w:style>
  <w:style w:type="paragraph" w:styleId="Subtitle">
    <w:name w:val="Subtitle"/>
    <w:basedOn w:val="Normal"/>
    <w:next w:val="Normal"/>
    <w:link w:val="SubtitleChar"/>
    <w:uiPriority w:val="11"/>
    <w:qFormat/>
    <w:rsid w:val="00F357DF"/>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F357DF"/>
    <w:rPr>
      <w:rFonts w:asciiTheme="majorHAnsi" w:eastAsiaTheme="majorEastAsia" w:hAnsiTheme="majorHAnsi" w:cstheme="majorBidi"/>
      <w:szCs w:val="22"/>
    </w:rPr>
  </w:style>
  <w:style w:type="character" w:styleId="Strong">
    <w:name w:val="Strong"/>
    <w:uiPriority w:val="22"/>
    <w:qFormat/>
    <w:rsid w:val="00F357DF"/>
    <w:rPr>
      <w:b/>
      <w:color w:val="ED7D31" w:themeColor="accent2"/>
    </w:rPr>
  </w:style>
  <w:style w:type="character" w:customStyle="1" w:styleId="apple-converted-space">
    <w:name w:val="apple-converted-space"/>
    <w:basedOn w:val="DefaultParagraphFont"/>
    <w:rsid w:val="00213AAC"/>
  </w:style>
  <w:style w:type="paragraph" w:styleId="ListParagraph">
    <w:name w:val="List Paragraph"/>
    <w:basedOn w:val="Normal"/>
    <w:uiPriority w:val="34"/>
    <w:qFormat/>
    <w:rsid w:val="00F357DF"/>
    <w:pPr>
      <w:ind w:left="720"/>
      <w:contextualSpacing/>
    </w:pPr>
  </w:style>
  <w:style w:type="character" w:customStyle="1" w:styleId="Heading4Char">
    <w:name w:val="Heading 4 Char"/>
    <w:basedOn w:val="DefaultParagraphFont"/>
    <w:link w:val="Heading4"/>
    <w:uiPriority w:val="9"/>
    <w:rsid w:val="00F357DF"/>
    <w:rPr>
      <w:smallCaps/>
      <w:spacing w:val="10"/>
      <w:sz w:val="22"/>
      <w:szCs w:val="22"/>
    </w:rPr>
  </w:style>
  <w:style w:type="character" w:customStyle="1" w:styleId="Heading5Char">
    <w:name w:val="Heading 5 Char"/>
    <w:basedOn w:val="DefaultParagraphFont"/>
    <w:link w:val="Heading5"/>
    <w:uiPriority w:val="9"/>
    <w:rsid w:val="00F357DF"/>
    <w:rPr>
      <w:smallCaps/>
      <w:color w:val="C45911" w:themeColor="accent2" w:themeShade="BF"/>
      <w:spacing w:val="10"/>
      <w:sz w:val="22"/>
      <w:szCs w:val="26"/>
    </w:rPr>
  </w:style>
  <w:style w:type="character" w:customStyle="1" w:styleId="Heading6Char">
    <w:name w:val="Heading 6 Char"/>
    <w:aliases w:val="Tussenkop 1 Char"/>
    <w:basedOn w:val="DefaultParagraphFont"/>
    <w:link w:val="Heading6"/>
    <w:uiPriority w:val="9"/>
    <w:rsid w:val="00F357DF"/>
    <w:rPr>
      <w:smallCaps/>
      <w:color w:val="ED7D31" w:themeColor="accent2"/>
      <w:spacing w:val="5"/>
      <w:sz w:val="22"/>
    </w:rPr>
  </w:style>
  <w:style w:type="character" w:customStyle="1" w:styleId="Heading7Char">
    <w:name w:val="Heading 7 Char"/>
    <w:aliases w:val="Tussenkop 2 Char"/>
    <w:basedOn w:val="DefaultParagraphFont"/>
    <w:link w:val="Heading7"/>
    <w:uiPriority w:val="9"/>
    <w:rsid w:val="00F357DF"/>
    <w:rPr>
      <w:b/>
      <w:smallCaps/>
      <w:color w:val="ED7D31" w:themeColor="accent2"/>
      <w:spacing w:val="10"/>
    </w:rPr>
  </w:style>
  <w:style w:type="character" w:customStyle="1" w:styleId="Heading8Char">
    <w:name w:val="Heading 8 Char"/>
    <w:aliases w:val="Tussenkop 3 Char"/>
    <w:basedOn w:val="DefaultParagraphFont"/>
    <w:link w:val="Heading8"/>
    <w:uiPriority w:val="9"/>
    <w:rsid w:val="00F357DF"/>
    <w:rPr>
      <w:b/>
      <w:i/>
      <w:smallCaps/>
      <w:color w:val="C45911" w:themeColor="accent2" w:themeShade="BF"/>
    </w:rPr>
  </w:style>
  <w:style w:type="character" w:customStyle="1" w:styleId="Heading9Char">
    <w:name w:val="Heading 9 Char"/>
    <w:aliases w:val="Tabelkop 1 Char"/>
    <w:basedOn w:val="DefaultParagraphFont"/>
    <w:link w:val="Heading9"/>
    <w:uiPriority w:val="9"/>
    <w:rsid w:val="00F357DF"/>
    <w:rPr>
      <w:b/>
      <w:i/>
      <w:smallCaps/>
      <w:color w:val="823B0B" w:themeColor="accent2" w:themeShade="7F"/>
    </w:rPr>
  </w:style>
  <w:style w:type="character" w:styleId="Emphasis">
    <w:name w:val="Emphasis"/>
    <w:uiPriority w:val="20"/>
    <w:qFormat/>
    <w:rsid w:val="00F357DF"/>
    <w:rPr>
      <w:b/>
      <w:i/>
      <w:spacing w:val="10"/>
    </w:rPr>
  </w:style>
  <w:style w:type="paragraph" w:styleId="NoSpacing">
    <w:name w:val="No Spacing"/>
    <w:basedOn w:val="Normal"/>
    <w:link w:val="NoSpacingChar"/>
    <w:uiPriority w:val="1"/>
    <w:qFormat/>
    <w:rsid w:val="00F357DF"/>
    <w:pPr>
      <w:spacing w:after="0" w:line="240" w:lineRule="auto"/>
    </w:pPr>
  </w:style>
  <w:style w:type="character" w:customStyle="1" w:styleId="NoSpacingChar">
    <w:name w:val="No Spacing Char"/>
    <w:basedOn w:val="DefaultParagraphFont"/>
    <w:link w:val="NoSpacing"/>
    <w:uiPriority w:val="1"/>
    <w:rsid w:val="00F357DF"/>
  </w:style>
  <w:style w:type="paragraph" w:styleId="Quote">
    <w:name w:val="Quote"/>
    <w:basedOn w:val="Normal"/>
    <w:next w:val="Normal"/>
    <w:link w:val="QuoteChar"/>
    <w:uiPriority w:val="29"/>
    <w:qFormat/>
    <w:rsid w:val="00F357DF"/>
    <w:rPr>
      <w:i/>
    </w:rPr>
  </w:style>
  <w:style w:type="character" w:customStyle="1" w:styleId="QuoteChar">
    <w:name w:val="Quote Char"/>
    <w:basedOn w:val="DefaultParagraphFont"/>
    <w:link w:val="Quote"/>
    <w:uiPriority w:val="29"/>
    <w:rsid w:val="00F357DF"/>
    <w:rPr>
      <w:i/>
    </w:rPr>
  </w:style>
  <w:style w:type="paragraph" w:styleId="IntenseQuote">
    <w:name w:val="Intense Quote"/>
    <w:basedOn w:val="Normal"/>
    <w:next w:val="Normal"/>
    <w:link w:val="IntenseQuoteChar"/>
    <w:uiPriority w:val="30"/>
    <w:qFormat/>
    <w:rsid w:val="00F357DF"/>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F357DF"/>
    <w:rPr>
      <w:b/>
      <w:i/>
      <w:color w:val="FFFFFF" w:themeColor="background1"/>
      <w:shd w:val="clear" w:color="auto" w:fill="ED7D31" w:themeFill="accent2"/>
    </w:rPr>
  </w:style>
  <w:style w:type="character" w:styleId="SubtleEmphasis">
    <w:name w:val="Subtle Emphasis"/>
    <w:uiPriority w:val="19"/>
    <w:qFormat/>
    <w:rsid w:val="00F357DF"/>
    <w:rPr>
      <w:i/>
    </w:rPr>
  </w:style>
  <w:style w:type="character" w:styleId="IntenseEmphasis">
    <w:name w:val="Intense Emphasis"/>
    <w:uiPriority w:val="21"/>
    <w:qFormat/>
    <w:rsid w:val="00F357DF"/>
    <w:rPr>
      <w:b/>
      <w:i/>
      <w:color w:val="ED7D31" w:themeColor="accent2"/>
      <w:spacing w:val="10"/>
    </w:rPr>
  </w:style>
  <w:style w:type="character" w:styleId="SubtleReference">
    <w:name w:val="Subtle Reference"/>
    <w:uiPriority w:val="31"/>
    <w:qFormat/>
    <w:rsid w:val="00F357DF"/>
    <w:rPr>
      <w:b/>
    </w:rPr>
  </w:style>
  <w:style w:type="character" w:styleId="IntenseReference">
    <w:name w:val="Intense Reference"/>
    <w:uiPriority w:val="32"/>
    <w:qFormat/>
    <w:rsid w:val="00F357DF"/>
    <w:rPr>
      <w:b/>
      <w:bCs/>
      <w:smallCaps/>
      <w:spacing w:val="5"/>
      <w:sz w:val="22"/>
      <w:szCs w:val="22"/>
      <w:u w:val="single"/>
    </w:rPr>
  </w:style>
  <w:style w:type="character" w:styleId="BookTitle">
    <w:name w:val="Book Title"/>
    <w:uiPriority w:val="33"/>
    <w:qFormat/>
    <w:rsid w:val="00F357DF"/>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F357DF"/>
    <w:pPr>
      <w:outlineLvl w:val="9"/>
    </w:pPr>
  </w:style>
  <w:style w:type="paragraph" w:customStyle="1" w:styleId="PersonalName">
    <w:name w:val="Personal Name"/>
    <w:basedOn w:val="Title"/>
    <w:rsid w:val="00F357DF"/>
    <w:rPr>
      <w:b/>
      <w:caps/>
      <w:color w:val="000000"/>
      <w:sz w:val="28"/>
      <w:szCs w:val="28"/>
    </w:rPr>
  </w:style>
  <w:style w:type="character" w:styleId="HTMLTypewriter">
    <w:name w:val="HTML Typewriter"/>
    <w:basedOn w:val="DefaultParagraphFont"/>
    <w:uiPriority w:val="99"/>
    <w:unhideWhenUsed/>
    <w:rsid w:val="005276C8"/>
    <w:rPr>
      <w:rFonts w:ascii="Courier New" w:eastAsia="Times New Roman" w:hAnsi="Courier New" w:cs="Courier New"/>
      <w:sz w:val="20"/>
      <w:szCs w:val="20"/>
    </w:rPr>
  </w:style>
  <w:style w:type="paragraph" w:styleId="Bibliography">
    <w:name w:val="Bibliography"/>
    <w:basedOn w:val="Normal"/>
    <w:next w:val="Normal"/>
    <w:uiPriority w:val="37"/>
    <w:unhideWhenUsed/>
    <w:rsid w:val="008656D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79877">
      <w:bodyDiv w:val="1"/>
      <w:marLeft w:val="0"/>
      <w:marRight w:val="0"/>
      <w:marTop w:val="0"/>
      <w:marBottom w:val="0"/>
      <w:divBdr>
        <w:top w:val="none" w:sz="0" w:space="0" w:color="auto"/>
        <w:left w:val="none" w:sz="0" w:space="0" w:color="auto"/>
        <w:bottom w:val="none" w:sz="0" w:space="0" w:color="auto"/>
        <w:right w:val="none" w:sz="0" w:space="0" w:color="auto"/>
      </w:divBdr>
    </w:div>
    <w:div w:id="163786888">
      <w:bodyDiv w:val="1"/>
      <w:marLeft w:val="0"/>
      <w:marRight w:val="0"/>
      <w:marTop w:val="0"/>
      <w:marBottom w:val="0"/>
      <w:divBdr>
        <w:top w:val="none" w:sz="0" w:space="0" w:color="auto"/>
        <w:left w:val="none" w:sz="0" w:space="0" w:color="auto"/>
        <w:bottom w:val="none" w:sz="0" w:space="0" w:color="auto"/>
        <w:right w:val="none" w:sz="0" w:space="0" w:color="auto"/>
      </w:divBdr>
    </w:div>
    <w:div w:id="921257893">
      <w:bodyDiv w:val="1"/>
      <w:marLeft w:val="0"/>
      <w:marRight w:val="0"/>
      <w:marTop w:val="0"/>
      <w:marBottom w:val="0"/>
      <w:divBdr>
        <w:top w:val="none" w:sz="0" w:space="0" w:color="auto"/>
        <w:left w:val="none" w:sz="0" w:space="0" w:color="auto"/>
        <w:bottom w:val="none" w:sz="0" w:space="0" w:color="auto"/>
        <w:right w:val="none" w:sz="0" w:space="0" w:color="auto"/>
      </w:divBdr>
    </w:div>
    <w:div w:id="1062220540">
      <w:bodyDiv w:val="1"/>
      <w:marLeft w:val="0"/>
      <w:marRight w:val="0"/>
      <w:marTop w:val="0"/>
      <w:marBottom w:val="0"/>
      <w:divBdr>
        <w:top w:val="none" w:sz="0" w:space="0" w:color="auto"/>
        <w:left w:val="none" w:sz="0" w:space="0" w:color="auto"/>
        <w:bottom w:val="none" w:sz="0" w:space="0" w:color="auto"/>
        <w:right w:val="none" w:sz="0" w:space="0" w:color="auto"/>
      </w:divBdr>
    </w:div>
    <w:div w:id="1170104134">
      <w:bodyDiv w:val="1"/>
      <w:marLeft w:val="0"/>
      <w:marRight w:val="0"/>
      <w:marTop w:val="0"/>
      <w:marBottom w:val="0"/>
      <w:divBdr>
        <w:top w:val="none" w:sz="0" w:space="0" w:color="auto"/>
        <w:left w:val="none" w:sz="0" w:space="0" w:color="auto"/>
        <w:bottom w:val="none" w:sz="0" w:space="0" w:color="auto"/>
        <w:right w:val="none" w:sz="0" w:space="0" w:color="auto"/>
      </w:divBdr>
    </w:div>
    <w:div w:id="1388259586">
      <w:bodyDiv w:val="1"/>
      <w:marLeft w:val="0"/>
      <w:marRight w:val="0"/>
      <w:marTop w:val="0"/>
      <w:marBottom w:val="0"/>
      <w:divBdr>
        <w:top w:val="none" w:sz="0" w:space="0" w:color="auto"/>
        <w:left w:val="none" w:sz="0" w:space="0" w:color="auto"/>
        <w:bottom w:val="none" w:sz="0" w:space="0" w:color="auto"/>
        <w:right w:val="none" w:sz="0" w:space="0" w:color="auto"/>
      </w:divBdr>
    </w:div>
    <w:div w:id="1412039706">
      <w:bodyDiv w:val="1"/>
      <w:marLeft w:val="0"/>
      <w:marRight w:val="0"/>
      <w:marTop w:val="0"/>
      <w:marBottom w:val="0"/>
      <w:divBdr>
        <w:top w:val="none" w:sz="0" w:space="0" w:color="auto"/>
        <w:left w:val="none" w:sz="0" w:space="0" w:color="auto"/>
        <w:bottom w:val="none" w:sz="0" w:space="0" w:color="auto"/>
        <w:right w:val="none" w:sz="0" w:space="0" w:color="auto"/>
      </w:divBdr>
    </w:div>
    <w:div w:id="1414938540">
      <w:bodyDiv w:val="1"/>
      <w:marLeft w:val="0"/>
      <w:marRight w:val="0"/>
      <w:marTop w:val="0"/>
      <w:marBottom w:val="0"/>
      <w:divBdr>
        <w:top w:val="none" w:sz="0" w:space="0" w:color="auto"/>
        <w:left w:val="none" w:sz="0" w:space="0" w:color="auto"/>
        <w:bottom w:val="none" w:sz="0" w:space="0" w:color="auto"/>
        <w:right w:val="none" w:sz="0" w:space="0" w:color="auto"/>
      </w:divBdr>
    </w:div>
    <w:div w:id="1435855753">
      <w:bodyDiv w:val="1"/>
      <w:marLeft w:val="0"/>
      <w:marRight w:val="0"/>
      <w:marTop w:val="0"/>
      <w:marBottom w:val="0"/>
      <w:divBdr>
        <w:top w:val="none" w:sz="0" w:space="0" w:color="auto"/>
        <w:left w:val="none" w:sz="0" w:space="0" w:color="auto"/>
        <w:bottom w:val="none" w:sz="0" w:space="0" w:color="auto"/>
        <w:right w:val="none" w:sz="0" w:space="0" w:color="auto"/>
      </w:divBdr>
    </w:div>
    <w:div w:id="1664502135">
      <w:bodyDiv w:val="1"/>
      <w:marLeft w:val="0"/>
      <w:marRight w:val="0"/>
      <w:marTop w:val="0"/>
      <w:marBottom w:val="0"/>
      <w:divBdr>
        <w:top w:val="none" w:sz="0" w:space="0" w:color="auto"/>
        <w:left w:val="none" w:sz="0" w:space="0" w:color="auto"/>
        <w:bottom w:val="none" w:sz="0" w:space="0" w:color="auto"/>
        <w:right w:val="none" w:sz="0" w:space="0" w:color="auto"/>
      </w:divBdr>
    </w:div>
    <w:div w:id="209154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QuickStyle" Target="diagrams/quickStyl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Colors" Target="diagrams/colors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73EEE8A-5C91-684E-926B-5686F1E7E806}" type="doc">
      <dgm:prSet loTypeId="urn:microsoft.com/office/officeart/2005/8/layout/process3" loCatId="" qsTypeId="urn:microsoft.com/office/officeart/2005/8/quickstyle/simple1" qsCatId="simple" csTypeId="urn:microsoft.com/office/officeart/2005/8/colors/accent1_2" csCatId="accent1" phldr="1"/>
      <dgm:spPr/>
    </dgm:pt>
    <dgm:pt modelId="{81188296-BFF7-BD46-8687-088C33371962}">
      <dgm:prSet phldrT="[Text]"/>
      <dgm:spPr/>
      <dgm:t>
        <a:bodyPr/>
        <a:lstStyle/>
        <a:p>
          <a:r>
            <a:rPr lang="en-GB"/>
            <a:t>Webscraping </a:t>
          </a:r>
        </a:p>
      </dgm:t>
    </dgm:pt>
    <dgm:pt modelId="{A2E0165B-DC9E-5A42-AE47-BA12A4BE0270}" type="parTrans" cxnId="{630EF597-9835-3849-B606-A835F5F49534}">
      <dgm:prSet/>
      <dgm:spPr/>
      <dgm:t>
        <a:bodyPr/>
        <a:lstStyle/>
        <a:p>
          <a:endParaRPr lang="en-GB"/>
        </a:p>
      </dgm:t>
    </dgm:pt>
    <dgm:pt modelId="{E66197A3-64CB-0443-B472-662AD7E6714F}" type="sibTrans" cxnId="{630EF597-9835-3849-B606-A835F5F49534}">
      <dgm:prSet/>
      <dgm:spPr/>
      <dgm:t>
        <a:bodyPr/>
        <a:lstStyle/>
        <a:p>
          <a:endParaRPr lang="en-GB"/>
        </a:p>
      </dgm:t>
    </dgm:pt>
    <dgm:pt modelId="{4CCABB7A-5E5C-594F-9B11-541C4F31BA03}">
      <dgm:prSet phldrT="[Text]"/>
      <dgm:spPr/>
      <dgm:t>
        <a:bodyPr/>
        <a:lstStyle/>
        <a:p>
          <a:r>
            <a:rPr lang="en-GB"/>
            <a:t>Processing scraped data</a:t>
          </a:r>
        </a:p>
      </dgm:t>
    </dgm:pt>
    <dgm:pt modelId="{4F7CB4DC-A3FB-1845-81E3-299A3A3A6A56}" type="parTrans" cxnId="{8BDBB1B3-DDB5-C341-A89A-8E02D871BA2B}">
      <dgm:prSet/>
      <dgm:spPr/>
      <dgm:t>
        <a:bodyPr/>
        <a:lstStyle/>
        <a:p>
          <a:endParaRPr lang="en-GB"/>
        </a:p>
      </dgm:t>
    </dgm:pt>
    <dgm:pt modelId="{94B84594-92A0-FA4D-A806-FCC8818AB824}" type="sibTrans" cxnId="{8BDBB1B3-DDB5-C341-A89A-8E02D871BA2B}">
      <dgm:prSet/>
      <dgm:spPr/>
      <dgm:t>
        <a:bodyPr/>
        <a:lstStyle/>
        <a:p>
          <a:endParaRPr lang="en-GB"/>
        </a:p>
      </dgm:t>
    </dgm:pt>
    <dgm:pt modelId="{FC495E39-76F3-4F45-9529-86ACDEC1D037}">
      <dgm:prSet phldrT="[Text]"/>
      <dgm:spPr/>
      <dgm:t>
        <a:bodyPr/>
        <a:lstStyle/>
        <a:p>
          <a:r>
            <a:rPr lang="en-GB"/>
            <a:t>Training model for species recognition</a:t>
          </a:r>
        </a:p>
      </dgm:t>
    </dgm:pt>
    <dgm:pt modelId="{0C580E7C-F51B-124B-85E7-4A32EB469550}" type="parTrans" cxnId="{DDBB69A9-D25A-3540-9B90-4BFED7465B8E}">
      <dgm:prSet/>
      <dgm:spPr/>
      <dgm:t>
        <a:bodyPr/>
        <a:lstStyle/>
        <a:p>
          <a:endParaRPr lang="en-GB"/>
        </a:p>
      </dgm:t>
    </dgm:pt>
    <dgm:pt modelId="{AEDDF10C-AAE1-8D45-ACCD-863F98F2A107}" type="sibTrans" cxnId="{DDBB69A9-D25A-3540-9B90-4BFED7465B8E}">
      <dgm:prSet/>
      <dgm:spPr/>
      <dgm:t>
        <a:bodyPr/>
        <a:lstStyle/>
        <a:p>
          <a:endParaRPr lang="en-GB"/>
        </a:p>
      </dgm:t>
    </dgm:pt>
    <dgm:pt modelId="{4CA217E9-5939-0444-AAF1-F358321A0F47}">
      <dgm:prSet phldrT="[Text]"/>
      <dgm:spPr/>
      <dgm:t>
        <a:bodyPr/>
        <a:lstStyle/>
        <a:p>
          <a:r>
            <a:rPr lang="en-GB"/>
            <a:t>Retrieving keyword for predictions</a:t>
          </a:r>
        </a:p>
      </dgm:t>
    </dgm:pt>
    <dgm:pt modelId="{5329D64F-D2EF-4248-AE1D-98DED4B70E80}" type="parTrans" cxnId="{010E4886-1179-E648-89E6-C5DF11778516}">
      <dgm:prSet/>
      <dgm:spPr/>
      <dgm:t>
        <a:bodyPr/>
        <a:lstStyle/>
        <a:p>
          <a:endParaRPr lang="en-GB"/>
        </a:p>
      </dgm:t>
    </dgm:pt>
    <dgm:pt modelId="{8F67E59F-15E3-6C4C-814D-DDE436CD4156}" type="sibTrans" cxnId="{010E4886-1179-E648-89E6-C5DF11778516}">
      <dgm:prSet/>
      <dgm:spPr/>
      <dgm:t>
        <a:bodyPr/>
        <a:lstStyle/>
        <a:p>
          <a:endParaRPr lang="en-GB"/>
        </a:p>
      </dgm:t>
    </dgm:pt>
    <dgm:pt modelId="{4852A699-0931-2F4A-AFE6-92F4ECB8ED4D}">
      <dgm:prSet phldrT="[Text]"/>
      <dgm:spPr/>
      <dgm:t>
        <a:bodyPr/>
        <a:lstStyle/>
        <a:p>
          <a:r>
            <a:rPr lang="en-GB"/>
            <a:t>Creating of graph/database.</a:t>
          </a:r>
        </a:p>
      </dgm:t>
    </dgm:pt>
    <dgm:pt modelId="{61031192-5153-B141-9DA0-E810E50F210A}" type="parTrans" cxnId="{32FA8E28-70FD-8048-A042-5E95B33B4217}">
      <dgm:prSet/>
      <dgm:spPr/>
      <dgm:t>
        <a:bodyPr/>
        <a:lstStyle/>
        <a:p>
          <a:endParaRPr lang="en-GB"/>
        </a:p>
      </dgm:t>
    </dgm:pt>
    <dgm:pt modelId="{F9E7776F-A607-8F4B-9B19-A193A91425F2}" type="sibTrans" cxnId="{32FA8E28-70FD-8048-A042-5E95B33B4217}">
      <dgm:prSet/>
      <dgm:spPr/>
      <dgm:t>
        <a:bodyPr/>
        <a:lstStyle/>
        <a:p>
          <a:endParaRPr lang="en-GB"/>
        </a:p>
      </dgm:t>
    </dgm:pt>
    <dgm:pt modelId="{B3D166ED-1E36-884E-9104-2ACCDC1D1FBA}">
      <dgm:prSet/>
      <dgm:spPr/>
      <dgm:t>
        <a:bodyPr/>
        <a:lstStyle/>
        <a:p>
          <a:r>
            <a:rPr lang="en-GB"/>
            <a:t>Results: Large textual descriptions per species</a:t>
          </a:r>
        </a:p>
      </dgm:t>
    </dgm:pt>
    <dgm:pt modelId="{63736B37-B201-5740-A4E2-1F6D6C1DE642}" type="parTrans" cxnId="{C8E42996-EE8A-AC40-B9C0-7C21639D25BA}">
      <dgm:prSet/>
      <dgm:spPr/>
      <dgm:t>
        <a:bodyPr/>
        <a:lstStyle/>
        <a:p>
          <a:endParaRPr lang="en-GB"/>
        </a:p>
      </dgm:t>
    </dgm:pt>
    <dgm:pt modelId="{8541F1F5-83C9-EE48-8E8F-0809CE60256A}" type="sibTrans" cxnId="{C8E42996-EE8A-AC40-B9C0-7C21639D25BA}">
      <dgm:prSet/>
      <dgm:spPr/>
      <dgm:t>
        <a:bodyPr/>
        <a:lstStyle/>
        <a:p>
          <a:endParaRPr lang="en-GB"/>
        </a:p>
      </dgm:t>
    </dgm:pt>
    <dgm:pt modelId="{30D555D6-9900-1641-8360-4703514912E1}">
      <dgm:prSet/>
      <dgm:spPr/>
      <dgm:t>
        <a:bodyPr/>
        <a:lstStyle/>
        <a:p>
          <a:r>
            <a:rPr lang="en-GB"/>
            <a:t>materials: Personal computer</a:t>
          </a:r>
        </a:p>
      </dgm:t>
    </dgm:pt>
    <dgm:pt modelId="{F0687A23-31A9-284E-991B-2B5130DBC621}" type="parTrans" cxnId="{ACA2B6DA-F587-5B44-BF22-BF73A65E7284}">
      <dgm:prSet/>
      <dgm:spPr/>
      <dgm:t>
        <a:bodyPr/>
        <a:lstStyle/>
        <a:p>
          <a:endParaRPr lang="en-GB"/>
        </a:p>
      </dgm:t>
    </dgm:pt>
    <dgm:pt modelId="{15CD3442-9220-6344-B918-27442CF6ED51}" type="sibTrans" cxnId="{ACA2B6DA-F587-5B44-BF22-BF73A65E7284}">
      <dgm:prSet/>
      <dgm:spPr/>
      <dgm:t>
        <a:bodyPr/>
        <a:lstStyle/>
        <a:p>
          <a:endParaRPr lang="en-GB"/>
        </a:p>
      </dgm:t>
    </dgm:pt>
    <dgm:pt modelId="{963F4C95-E4F7-B543-9F2F-072E4F2290C8}">
      <dgm:prSet phldrT="[Text]"/>
      <dgm:spPr/>
      <dgm:t>
        <a:bodyPr/>
        <a:lstStyle/>
        <a:p>
          <a:r>
            <a:rPr lang="en-GB"/>
            <a:t>Results: Large cleaned textual database per species</a:t>
          </a:r>
        </a:p>
      </dgm:t>
    </dgm:pt>
    <dgm:pt modelId="{8C98E5CC-2EB6-9C4D-AB00-8B03BB6AB1E0}" type="parTrans" cxnId="{15B967E4-57C8-7D48-8E3F-89BA47CDD5E8}">
      <dgm:prSet/>
      <dgm:spPr/>
      <dgm:t>
        <a:bodyPr/>
        <a:lstStyle/>
        <a:p>
          <a:endParaRPr lang="en-GB"/>
        </a:p>
      </dgm:t>
    </dgm:pt>
    <dgm:pt modelId="{F0C65646-BCCB-AA47-830D-2347B0440650}" type="sibTrans" cxnId="{15B967E4-57C8-7D48-8E3F-89BA47CDD5E8}">
      <dgm:prSet/>
      <dgm:spPr/>
      <dgm:t>
        <a:bodyPr/>
        <a:lstStyle/>
        <a:p>
          <a:endParaRPr lang="en-GB"/>
        </a:p>
      </dgm:t>
    </dgm:pt>
    <dgm:pt modelId="{1D8F1FC7-F160-854D-BB9A-93A16BCCD9E7}">
      <dgm:prSet phldrT="[Text]"/>
      <dgm:spPr/>
      <dgm:t>
        <a:bodyPr/>
        <a:lstStyle/>
        <a:p>
          <a:r>
            <a:rPr lang="en-GB"/>
            <a:t>Materials: Personal computer</a:t>
          </a:r>
        </a:p>
      </dgm:t>
    </dgm:pt>
    <dgm:pt modelId="{3CF3502A-7C18-7640-B68F-BDF033605582}" type="parTrans" cxnId="{70B21DDD-5519-4F4B-B97B-D1B8AB1AE1D3}">
      <dgm:prSet/>
      <dgm:spPr/>
      <dgm:t>
        <a:bodyPr/>
        <a:lstStyle/>
        <a:p>
          <a:endParaRPr lang="en-GB"/>
        </a:p>
      </dgm:t>
    </dgm:pt>
    <dgm:pt modelId="{08461A2B-0208-4249-91C2-214EA23A3C4C}" type="sibTrans" cxnId="{70B21DDD-5519-4F4B-B97B-D1B8AB1AE1D3}">
      <dgm:prSet/>
      <dgm:spPr/>
      <dgm:t>
        <a:bodyPr/>
        <a:lstStyle/>
        <a:p>
          <a:endParaRPr lang="en-GB"/>
        </a:p>
      </dgm:t>
    </dgm:pt>
    <dgm:pt modelId="{A3EF3B21-03AD-144C-A861-4E9D2EC7A4DF}">
      <dgm:prSet phldrT="[Text]"/>
      <dgm:spPr/>
      <dgm:t>
        <a:bodyPr/>
        <a:lstStyle/>
        <a:p>
          <a:r>
            <a:rPr lang="en-GB"/>
            <a:t>Results: Deep learning model that can predict a species on a description</a:t>
          </a:r>
        </a:p>
      </dgm:t>
    </dgm:pt>
    <dgm:pt modelId="{7285EF57-C36B-6D42-9320-CA5B5D8B65C6}" type="parTrans" cxnId="{D5CB1742-87F8-5741-A0C3-1A1959AFF34B}">
      <dgm:prSet/>
      <dgm:spPr/>
      <dgm:t>
        <a:bodyPr/>
        <a:lstStyle/>
        <a:p>
          <a:endParaRPr lang="en-GB"/>
        </a:p>
      </dgm:t>
    </dgm:pt>
    <dgm:pt modelId="{3D24B29A-107A-3D41-8173-D44257A01758}" type="sibTrans" cxnId="{D5CB1742-87F8-5741-A0C3-1A1959AFF34B}">
      <dgm:prSet/>
      <dgm:spPr/>
      <dgm:t>
        <a:bodyPr/>
        <a:lstStyle/>
        <a:p>
          <a:endParaRPr lang="en-GB"/>
        </a:p>
      </dgm:t>
    </dgm:pt>
    <dgm:pt modelId="{8E1E7288-68EC-574A-87A1-5DB1E1559750}">
      <dgm:prSet phldrT="[Text]"/>
      <dgm:spPr/>
      <dgm:t>
        <a:bodyPr/>
        <a:lstStyle/>
        <a:p>
          <a:r>
            <a:rPr lang="en-GB"/>
            <a:t>Materials: VM with enough GPU power to train a DL model.</a:t>
          </a:r>
        </a:p>
      </dgm:t>
    </dgm:pt>
    <dgm:pt modelId="{6846C6C3-4BD8-2149-9CD4-3B26E687A00F}" type="parTrans" cxnId="{99C320F5-0A91-4A42-BE7A-F571CB381B07}">
      <dgm:prSet/>
      <dgm:spPr/>
      <dgm:t>
        <a:bodyPr/>
        <a:lstStyle/>
        <a:p>
          <a:endParaRPr lang="en-GB"/>
        </a:p>
      </dgm:t>
    </dgm:pt>
    <dgm:pt modelId="{CA4E671F-A4E9-9147-A777-CB2304951B01}" type="sibTrans" cxnId="{99C320F5-0A91-4A42-BE7A-F571CB381B07}">
      <dgm:prSet/>
      <dgm:spPr/>
      <dgm:t>
        <a:bodyPr/>
        <a:lstStyle/>
        <a:p>
          <a:endParaRPr lang="en-GB"/>
        </a:p>
      </dgm:t>
    </dgm:pt>
    <dgm:pt modelId="{6783FAD3-D6BB-104A-AB01-DCF16ADCCF8C}">
      <dgm:prSet phldrT="[Text]"/>
      <dgm:spPr/>
      <dgm:t>
        <a:bodyPr/>
        <a:lstStyle/>
        <a:p>
          <a:r>
            <a:rPr lang="en-GB"/>
            <a:t>Results: Most important keywords used for prediction</a:t>
          </a:r>
        </a:p>
      </dgm:t>
    </dgm:pt>
    <dgm:pt modelId="{3465E3A5-B201-EC41-BBA2-73A606BFF2E4}" type="parTrans" cxnId="{70169EE0-41C0-9443-90E3-16376A14D728}">
      <dgm:prSet/>
      <dgm:spPr/>
      <dgm:t>
        <a:bodyPr/>
        <a:lstStyle/>
        <a:p>
          <a:endParaRPr lang="en-GB"/>
        </a:p>
      </dgm:t>
    </dgm:pt>
    <dgm:pt modelId="{38AAED16-0F4D-1F41-A99E-2875D1FD1F7A}" type="sibTrans" cxnId="{70169EE0-41C0-9443-90E3-16376A14D728}">
      <dgm:prSet/>
      <dgm:spPr/>
      <dgm:t>
        <a:bodyPr/>
        <a:lstStyle/>
        <a:p>
          <a:endParaRPr lang="en-GB"/>
        </a:p>
      </dgm:t>
    </dgm:pt>
    <dgm:pt modelId="{76A5DDBA-BC35-174A-AB8F-C51AFFF981A1}">
      <dgm:prSet phldrT="[Text]"/>
      <dgm:spPr/>
      <dgm:t>
        <a:bodyPr/>
        <a:lstStyle/>
        <a:p>
          <a:r>
            <a:rPr lang="en-GB"/>
            <a:t>Results: Large higher order graph with parts and traits shared across species.</a:t>
          </a:r>
        </a:p>
      </dgm:t>
    </dgm:pt>
    <dgm:pt modelId="{C2C08BB9-7D2D-5C46-93A6-ECA2F14EBCE6}" type="parTrans" cxnId="{813ACF99-857A-E14F-AC5E-712923533765}">
      <dgm:prSet/>
      <dgm:spPr/>
      <dgm:t>
        <a:bodyPr/>
        <a:lstStyle/>
        <a:p>
          <a:endParaRPr lang="en-GB"/>
        </a:p>
      </dgm:t>
    </dgm:pt>
    <dgm:pt modelId="{9A0A2DB9-B981-0A42-BDA9-0E31944CAF40}" type="sibTrans" cxnId="{813ACF99-857A-E14F-AC5E-712923533765}">
      <dgm:prSet/>
      <dgm:spPr/>
      <dgm:t>
        <a:bodyPr/>
        <a:lstStyle/>
        <a:p>
          <a:endParaRPr lang="en-GB"/>
        </a:p>
      </dgm:t>
    </dgm:pt>
    <dgm:pt modelId="{02BBA445-917E-E946-9C67-CF956355F175}">
      <dgm:prSet phldrT="[Text]"/>
      <dgm:spPr/>
      <dgm:t>
        <a:bodyPr/>
        <a:lstStyle/>
        <a:p>
          <a:r>
            <a:rPr lang="en-GB"/>
            <a:t>Materials: Personal computer.</a:t>
          </a:r>
        </a:p>
      </dgm:t>
    </dgm:pt>
    <dgm:pt modelId="{05E6FCB9-0DDA-C54E-90CB-D8FC475F874D}" type="parTrans" cxnId="{75F238C4-F04E-D54B-9CE7-A5D84EF5AED1}">
      <dgm:prSet/>
      <dgm:spPr/>
      <dgm:t>
        <a:bodyPr/>
        <a:lstStyle/>
        <a:p>
          <a:endParaRPr lang="en-GB"/>
        </a:p>
      </dgm:t>
    </dgm:pt>
    <dgm:pt modelId="{74B3F36F-E89D-9349-BF90-018E6654DB10}" type="sibTrans" cxnId="{75F238C4-F04E-D54B-9CE7-A5D84EF5AED1}">
      <dgm:prSet/>
      <dgm:spPr/>
      <dgm:t>
        <a:bodyPr/>
        <a:lstStyle/>
        <a:p>
          <a:endParaRPr lang="en-GB"/>
        </a:p>
      </dgm:t>
    </dgm:pt>
    <dgm:pt modelId="{87F8AE6B-591C-BD42-AF11-9CDF49A10007}">
      <dgm:prSet phldrT="[Text]"/>
      <dgm:spPr/>
      <dgm:t>
        <a:bodyPr/>
        <a:lstStyle/>
        <a:p>
          <a:r>
            <a:rPr lang="en-GB"/>
            <a:t>Materials: VM with enough GPU power to make calls to the gradients operator of Pytorch.</a:t>
          </a:r>
        </a:p>
      </dgm:t>
    </dgm:pt>
    <dgm:pt modelId="{E5CB0FEF-0CCA-0F49-98FA-B39CD7EF7C5A}" type="parTrans" cxnId="{7CBB44CF-E41E-5546-8C98-93626EDF1BEE}">
      <dgm:prSet/>
      <dgm:spPr/>
    </dgm:pt>
    <dgm:pt modelId="{3D672184-6CA3-414C-BFB1-5E5847A9C759}" type="sibTrans" cxnId="{7CBB44CF-E41E-5546-8C98-93626EDF1BEE}">
      <dgm:prSet/>
      <dgm:spPr/>
    </dgm:pt>
    <dgm:pt modelId="{E92EF771-B885-A241-84DF-2D01C7E8A707}" type="pres">
      <dgm:prSet presAssocID="{B73EEE8A-5C91-684E-926B-5686F1E7E806}" presName="linearFlow" presStyleCnt="0">
        <dgm:presLayoutVars>
          <dgm:dir/>
          <dgm:animLvl val="lvl"/>
          <dgm:resizeHandles val="exact"/>
        </dgm:presLayoutVars>
      </dgm:prSet>
      <dgm:spPr/>
    </dgm:pt>
    <dgm:pt modelId="{6841EA6B-26D1-4B47-BEA3-F0C63BBB24CB}" type="pres">
      <dgm:prSet presAssocID="{81188296-BFF7-BD46-8687-088C33371962}" presName="composite" presStyleCnt="0"/>
      <dgm:spPr/>
    </dgm:pt>
    <dgm:pt modelId="{7F550F47-0021-8E40-88A8-7E2A69EDC7F5}" type="pres">
      <dgm:prSet presAssocID="{81188296-BFF7-BD46-8687-088C33371962}" presName="parTx" presStyleLbl="node1" presStyleIdx="0" presStyleCnt="5">
        <dgm:presLayoutVars>
          <dgm:chMax val="0"/>
          <dgm:chPref val="0"/>
          <dgm:bulletEnabled val="1"/>
        </dgm:presLayoutVars>
      </dgm:prSet>
      <dgm:spPr/>
    </dgm:pt>
    <dgm:pt modelId="{76842D73-1F45-6E45-8D6D-717B9DB906BC}" type="pres">
      <dgm:prSet presAssocID="{81188296-BFF7-BD46-8687-088C33371962}" presName="parSh" presStyleLbl="node1" presStyleIdx="0" presStyleCnt="5"/>
      <dgm:spPr/>
    </dgm:pt>
    <dgm:pt modelId="{EA8C9CCF-5056-904B-9296-D679CD39A277}" type="pres">
      <dgm:prSet presAssocID="{81188296-BFF7-BD46-8687-088C33371962}" presName="desTx" presStyleLbl="fgAcc1" presStyleIdx="0" presStyleCnt="5">
        <dgm:presLayoutVars>
          <dgm:bulletEnabled val="1"/>
        </dgm:presLayoutVars>
      </dgm:prSet>
      <dgm:spPr/>
    </dgm:pt>
    <dgm:pt modelId="{DFC66F3F-D949-DC43-97D5-0CFA9D46D8B4}" type="pres">
      <dgm:prSet presAssocID="{E66197A3-64CB-0443-B472-662AD7E6714F}" presName="sibTrans" presStyleLbl="sibTrans2D1" presStyleIdx="0" presStyleCnt="4"/>
      <dgm:spPr/>
    </dgm:pt>
    <dgm:pt modelId="{D6F1540F-67FA-2349-BE5C-3047014F2A07}" type="pres">
      <dgm:prSet presAssocID="{E66197A3-64CB-0443-B472-662AD7E6714F}" presName="connTx" presStyleLbl="sibTrans2D1" presStyleIdx="0" presStyleCnt="4"/>
      <dgm:spPr/>
    </dgm:pt>
    <dgm:pt modelId="{659986B3-50C7-464C-9E9E-1C26EDE7DC56}" type="pres">
      <dgm:prSet presAssocID="{4CCABB7A-5E5C-594F-9B11-541C4F31BA03}" presName="composite" presStyleCnt="0"/>
      <dgm:spPr/>
    </dgm:pt>
    <dgm:pt modelId="{2DB22EBF-4C73-B24D-B77E-BDC5A1B68F4C}" type="pres">
      <dgm:prSet presAssocID="{4CCABB7A-5E5C-594F-9B11-541C4F31BA03}" presName="parTx" presStyleLbl="node1" presStyleIdx="0" presStyleCnt="5">
        <dgm:presLayoutVars>
          <dgm:chMax val="0"/>
          <dgm:chPref val="0"/>
          <dgm:bulletEnabled val="1"/>
        </dgm:presLayoutVars>
      </dgm:prSet>
      <dgm:spPr/>
    </dgm:pt>
    <dgm:pt modelId="{51656FD3-9C0D-7E45-BA97-1DD0ADBA27B1}" type="pres">
      <dgm:prSet presAssocID="{4CCABB7A-5E5C-594F-9B11-541C4F31BA03}" presName="parSh" presStyleLbl="node1" presStyleIdx="1" presStyleCnt="5"/>
      <dgm:spPr/>
    </dgm:pt>
    <dgm:pt modelId="{2F635E2C-80F2-BA4D-8B52-7FA93EE3F926}" type="pres">
      <dgm:prSet presAssocID="{4CCABB7A-5E5C-594F-9B11-541C4F31BA03}" presName="desTx" presStyleLbl="fgAcc1" presStyleIdx="1" presStyleCnt="5">
        <dgm:presLayoutVars>
          <dgm:bulletEnabled val="1"/>
        </dgm:presLayoutVars>
      </dgm:prSet>
      <dgm:spPr/>
    </dgm:pt>
    <dgm:pt modelId="{9D82C61F-19B8-A146-B368-FDB82DE2E60A}" type="pres">
      <dgm:prSet presAssocID="{94B84594-92A0-FA4D-A806-FCC8818AB824}" presName="sibTrans" presStyleLbl="sibTrans2D1" presStyleIdx="1" presStyleCnt="4"/>
      <dgm:spPr/>
    </dgm:pt>
    <dgm:pt modelId="{F69C2F68-66B2-3E4D-9D37-E9F26423F87B}" type="pres">
      <dgm:prSet presAssocID="{94B84594-92A0-FA4D-A806-FCC8818AB824}" presName="connTx" presStyleLbl="sibTrans2D1" presStyleIdx="1" presStyleCnt="4"/>
      <dgm:spPr/>
    </dgm:pt>
    <dgm:pt modelId="{7E2A4119-670D-7644-93E9-BB9AF4465F3E}" type="pres">
      <dgm:prSet presAssocID="{FC495E39-76F3-4F45-9529-86ACDEC1D037}" presName="composite" presStyleCnt="0"/>
      <dgm:spPr/>
    </dgm:pt>
    <dgm:pt modelId="{5FB2D08B-ABCE-4F4A-9B4F-C20B0B42AC20}" type="pres">
      <dgm:prSet presAssocID="{FC495E39-76F3-4F45-9529-86ACDEC1D037}" presName="parTx" presStyleLbl="node1" presStyleIdx="1" presStyleCnt="5">
        <dgm:presLayoutVars>
          <dgm:chMax val="0"/>
          <dgm:chPref val="0"/>
          <dgm:bulletEnabled val="1"/>
        </dgm:presLayoutVars>
      </dgm:prSet>
      <dgm:spPr/>
    </dgm:pt>
    <dgm:pt modelId="{369A0EEB-4B57-C846-B414-C4793715DC2B}" type="pres">
      <dgm:prSet presAssocID="{FC495E39-76F3-4F45-9529-86ACDEC1D037}" presName="parSh" presStyleLbl="node1" presStyleIdx="2" presStyleCnt="5"/>
      <dgm:spPr/>
    </dgm:pt>
    <dgm:pt modelId="{19143E0F-A322-2F44-B3A1-19F100E9905B}" type="pres">
      <dgm:prSet presAssocID="{FC495E39-76F3-4F45-9529-86ACDEC1D037}" presName="desTx" presStyleLbl="fgAcc1" presStyleIdx="2" presStyleCnt="5">
        <dgm:presLayoutVars>
          <dgm:bulletEnabled val="1"/>
        </dgm:presLayoutVars>
      </dgm:prSet>
      <dgm:spPr/>
    </dgm:pt>
    <dgm:pt modelId="{C1323237-8506-0F40-A568-CF6656BF6834}" type="pres">
      <dgm:prSet presAssocID="{AEDDF10C-AAE1-8D45-ACCD-863F98F2A107}" presName="sibTrans" presStyleLbl="sibTrans2D1" presStyleIdx="2" presStyleCnt="4"/>
      <dgm:spPr/>
    </dgm:pt>
    <dgm:pt modelId="{7763BDF3-5E89-D14F-9D6E-6A4AF3681996}" type="pres">
      <dgm:prSet presAssocID="{AEDDF10C-AAE1-8D45-ACCD-863F98F2A107}" presName="connTx" presStyleLbl="sibTrans2D1" presStyleIdx="2" presStyleCnt="4"/>
      <dgm:spPr/>
    </dgm:pt>
    <dgm:pt modelId="{4D2AD024-D412-6C4B-BF35-DA42AA22BF76}" type="pres">
      <dgm:prSet presAssocID="{4CA217E9-5939-0444-AAF1-F358321A0F47}" presName="composite" presStyleCnt="0"/>
      <dgm:spPr/>
    </dgm:pt>
    <dgm:pt modelId="{3BB76607-954F-D24C-9F1F-166E038C64DB}" type="pres">
      <dgm:prSet presAssocID="{4CA217E9-5939-0444-AAF1-F358321A0F47}" presName="parTx" presStyleLbl="node1" presStyleIdx="2" presStyleCnt="5">
        <dgm:presLayoutVars>
          <dgm:chMax val="0"/>
          <dgm:chPref val="0"/>
          <dgm:bulletEnabled val="1"/>
        </dgm:presLayoutVars>
      </dgm:prSet>
      <dgm:spPr/>
    </dgm:pt>
    <dgm:pt modelId="{569B026D-D687-2041-9632-7E4F6A81B930}" type="pres">
      <dgm:prSet presAssocID="{4CA217E9-5939-0444-AAF1-F358321A0F47}" presName="parSh" presStyleLbl="node1" presStyleIdx="3" presStyleCnt="5"/>
      <dgm:spPr/>
    </dgm:pt>
    <dgm:pt modelId="{56A7DC5C-AC29-E542-8B38-87C25E75DF93}" type="pres">
      <dgm:prSet presAssocID="{4CA217E9-5939-0444-AAF1-F358321A0F47}" presName="desTx" presStyleLbl="fgAcc1" presStyleIdx="3" presStyleCnt="5">
        <dgm:presLayoutVars>
          <dgm:bulletEnabled val="1"/>
        </dgm:presLayoutVars>
      </dgm:prSet>
      <dgm:spPr/>
    </dgm:pt>
    <dgm:pt modelId="{29C5C0F0-E845-BB46-B07B-5F27715761BD}" type="pres">
      <dgm:prSet presAssocID="{8F67E59F-15E3-6C4C-814D-DDE436CD4156}" presName="sibTrans" presStyleLbl="sibTrans2D1" presStyleIdx="3" presStyleCnt="4"/>
      <dgm:spPr/>
    </dgm:pt>
    <dgm:pt modelId="{51955D76-7A35-C942-BA48-7D86275F5890}" type="pres">
      <dgm:prSet presAssocID="{8F67E59F-15E3-6C4C-814D-DDE436CD4156}" presName="connTx" presStyleLbl="sibTrans2D1" presStyleIdx="3" presStyleCnt="4"/>
      <dgm:spPr/>
    </dgm:pt>
    <dgm:pt modelId="{575DDCD3-C3D4-8845-B375-76145C6352FE}" type="pres">
      <dgm:prSet presAssocID="{4852A699-0931-2F4A-AFE6-92F4ECB8ED4D}" presName="composite" presStyleCnt="0"/>
      <dgm:spPr/>
    </dgm:pt>
    <dgm:pt modelId="{55349D4A-FF90-5D4C-9A00-889F4680C6C9}" type="pres">
      <dgm:prSet presAssocID="{4852A699-0931-2F4A-AFE6-92F4ECB8ED4D}" presName="parTx" presStyleLbl="node1" presStyleIdx="3" presStyleCnt="5">
        <dgm:presLayoutVars>
          <dgm:chMax val="0"/>
          <dgm:chPref val="0"/>
          <dgm:bulletEnabled val="1"/>
        </dgm:presLayoutVars>
      </dgm:prSet>
      <dgm:spPr/>
    </dgm:pt>
    <dgm:pt modelId="{519AC918-BC6E-394D-A199-F27F3AC7159E}" type="pres">
      <dgm:prSet presAssocID="{4852A699-0931-2F4A-AFE6-92F4ECB8ED4D}" presName="parSh" presStyleLbl="node1" presStyleIdx="4" presStyleCnt="5"/>
      <dgm:spPr/>
    </dgm:pt>
    <dgm:pt modelId="{0AA575D7-8B62-EB4C-8A24-D361322D3B59}" type="pres">
      <dgm:prSet presAssocID="{4852A699-0931-2F4A-AFE6-92F4ECB8ED4D}" presName="desTx" presStyleLbl="fgAcc1" presStyleIdx="4" presStyleCnt="5">
        <dgm:presLayoutVars>
          <dgm:bulletEnabled val="1"/>
        </dgm:presLayoutVars>
      </dgm:prSet>
      <dgm:spPr/>
    </dgm:pt>
  </dgm:ptLst>
  <dgm:cxnLst>
    <dgm:cxn modelId="{75653007-7835-BA40-B0B7-750B9A75E2A4}" type="presOf" srcId="{87F8AE6B-591C-BD42-AF11-9CDF49A10007}" destId="{56A7DC5C-AC29-E542-8B38-87C25E75DF93}" srcOrd="0" destOrd="1" presId="urn:microsoft.com/office/officeart/2005/8/layout/process3"/>
    <dgm:cxn modelId="{D0DD8708-9942-6C4E-B7EE-4267A0041AC1}" type="presOf" srcId="{30D555D6-9900-1641-8360-4703514912E1}" destId="{EA8C9CCF-5056-904B-9296-D679CD39A277}" srcOrd="0" destOrd="1" presId="urn:microsoft.com/office/officeart/2005/8/layout/process3"/>
    <dgm:cxn modelId="{5622390A-1B52-7B4A-888B-BD1C28C5EDAC}" type="presOf" srcId="{4CA217E9-5939-0444-AAF1-F358321A0F47}" destId="{569B026D-D687-2041-9632-7E4F6A81B930}" srcOrd="1" destOrd="0" presId="urn:microsoft.com/office/officeart/2005/8/layout/process3"/>
    <dgm:cxn modelId="{8D6A1016-2730-C046-B5E4-32AB905AE79F}" type="presOf" srcId="{8F67E59F-15E3-6C4C-814D-DDE436CD4156}" destId="{29C5C0F0-E845-BB46-B07B-5F27715761BD}" srcOrd="0" destOrd="0" presId="urn:microsoft.com/office/officeart/2005/8/layout/process3"/>
    <dgm:cxn modelId="{A9D1A01C-C447-044F-9847-53A952657CCF}" type="presOf" srcId="{94B84594-92A0-FA4D-A806-FCC8818AB824}" destId="{F69C2F68-66B2-3E4D-9D37-E9F26423F87B}" srcOrd="1" destOrd="0" presId="urn:microsoft.com/office/officeart/2005/8/layout/process3"/>
    <dgm:cxn modelId="{D5C80125-5A3A-FC43-8E81-6AE326571842}" type="presOf" srcId="{E66197A3-64CB-0443-B472-662AD7E6714F}" destId="{D6F1540F-67FA-2349-BE5C-3047014F2A07}" srcOrd="1" destOrd="0" presId="urn:microsoft.com/office/officeart/2005/8/layout/process3"/>
    <dgm:cxn modelId="{DD184B25-F594-014A-B59E-561D553F7053}" type="presOf" srcId="{81188296-BFF7-BD46-8687-088C33371962}" destId="{76842D73-1F45-6E45-8D6D-717B9DB906BC}" srcOrd="1" destOrd="0" presId="urn:microsoft.com/office/officeart/2005/8/layout/process3"/>
    <dgm:cxn modelId="{32FA8E28-70FD-8048-A042-5E95B33B4217}" srcId="{B73EEE8A-5C91-684E-926B-5686F1E7E806}" destId="{4852A699-0931-2F4A-AFE6-92F4ECB8ED4D}" srcOrd="4" destOrd="0" parTransId="{61031192-5153-B141-9DA0-E810E50F210A}" sibTransId="{F9E7776F-A607-8F4B-9B19-A193A91425F2}"/>
    <dgm:cxn modelId="{8A9D4035-3373-F645-84DE-ECC7B0DD8ADF}" type="presOf" srcId="{B73EEE8A-5C91-684E-926B-5686F1E7E806}" destId="{E92EF771-B885-A241-84DF-2D01C7E8A707}" srcOrd="0" destOrd="0" presId="urn:microsoft.com/office/officeart/2005/8/layout/process3"/>
    <dgm:cxn modelId="{583C0F37-92D3-8840-AACC-23C1C88F85CD}" type="presOf" srcId="{4CA217E9-5939-0444-AAF1-F358321A0F47}" destId="{3BB76607-954F-D24C-9F1F-166E038C64DB}" srcOrd="0" destOrd="0" presId="urn:microsoft.com/office/officeart/2005/8/layout/process3"/>
    <dgm:cxn modelId="{D5CB1742-87F8-5741-A0C3-1A1959AFF34B}" srcId="{FC495E39-76F3-4F45-9529-86ACDEC1D037}" destId="{A3EF3B21-03AD-144C-A861-4E9D2EC7A4DF}" srcOrd="0" destOrd="0" parTransId="{7285EF57-C36B-6D42-9320-CA5B5D8B65C6}" sibTransId="{3D24B29A-107A-3D41-8173-D44257A01758}"/>
    <dgm:cxn modelId="{A3D15549-EA22-3146-929F-825799165703}" type="presOf" srcId="{4852A699-0931-2F4A-AFE6-92F4ECB8ED4D}" destId="{55349D4A-FF90-5D4C-9A00-889F4680C6C9}" srcOrd="0" destOrd="0" presId="urn:microsoft.com/office/officeart/2005/8/layout/process3"/>
    <dgm:cxn modelId="{D21C3564-4B6C-BF45-BC00-E18330AF5462}" type="presOf" srcId="{76A5DDBA-BC35-174A-AB8F-C51AFFF981A1}" destId="{0AA575D7-8B62-EB4C-8A24-D361322D3B59}" srcOrd="0" destOrd="0" presId="urn:microsoft.com/office/officeart/2005/8/layout/process3"/>
    <dgm:cxn modelId="{2627E268-5AD1-FE49-B604-BA616752C45E}" type="presOf" srcId="{8F67E59F-15E3-6C4C-814D-DDE436CD4156}" destId="{51955D76-7A35-C942-BA48-7D86275F5890}" srcOrd="1" destOrd="0" presId="urn:microsoft.com/office/officeart/2005/8/layout/process3"/>
    <dgm:cxn modelId="{AA4EF16D-7A5E-3548-A6D5-7E3C75035FFA}" type="presOf" srcId="{963F4C95-E4F7-B543-9F2F-072E4F2290C8}" destId="{2F635E2C-80F2-BA4D-8B52-7FA93EE3F926}" srcOrd="0" destOrd="0" presId="urn:microsoft.com/office/officeart/2005/8/layout/process3"/>
    <dgm:cxn modelId="{231A3170-4042-424E-83A5-A37101457B91}" type="presOf" srcId="{AEDDF10C-AAE1-8D45-ACCD-863F98F2A107}" destId="{7763BDF3-5E89-D14F-9D6E-6A4AF3681996}" srcOrd="1" destOrd="0" presId="urn:microsoft.com/office/officeart/2005/8/layout/process3"/>
    <dgm:cxn modelId="{0D4C3080-E76A-FB4A-94F8-E5F4038B6477}" type="presOf" srcId="{8E1E7288-68EC-574A-87A1-5DB1E1559750}" destId="{19143E0F-A322-2F44-B3A1-19F100E9905B}" srcOrd="0" destOrd="1" presId="urn:microsoft.com/office/officeart/2005/8/layout/process3"/>
    <dgm:cxn modelId="{010E4886-1179-E648-89E6-C5DF11778516}" srcId="{B73EEE8A-5C91-684E-926B-5686F1E7E806}" destId="{4CA217E9-5939-0444-AAF1-F358321A0F47}" srcOrd="3" destOrd="0" parTransId="{5329D64F-D2EF-4248-AE1D-98DED4B70E80}" sibTransId="{8F67E59F-15E3-6C4C-814D-DDE436CD4156}"/>
    <dgm:cxn modelId="{0641E78F-CCDF-9D45-8016-09ADE02FFE34}" type="presOf" srcId="{A3EF3B21-03AD-144C-A861-4E9D2EC7A4DF}" destId="{19143E0F-A322-2F44-B3A1-19F100E9905B}" srcOrd="0" destOrd="0" presId="urn:microsoft.com/office/officeart/2005/8/layout/process3"/>
    <dgm:cxn modelId="{49A74A91-AB12-6E40-BAC6-E5009B61384E}" type="presOf" srcId="{4CCABB7A-5E5C-594F-9B11-541C4F31BA03}" destId="{2DB22EBF-4C73-B24D-B77E-BDC5A1B68F4C}" srcOrd="0" destOrd="0" presId="urn:microsoft.com/office/officeart/2005/8/layout/process3"/>
    <dgm:cxn modelId="{C8E42996-EE8A-AC40-B9C0-7C21639D25BA}" srcId="{81188296-BFF7-BD46-8687-088C33371962}" destId="{B3D166ED-1E36-884E-9104-2ACCDC1D1FBA}" srcOrd="0" destOrd="0" parTransId="{63736B37-B201-5740-A4E2-1F6D6C1DE642}" sibTransId="{8541F1F5-83C9-EE48-8E8F-0809CE60256A}"/>
    <dgm:cxn modelId="{630EF597-9835-3849-B606-A835F5F49534}" srcId="{B73EEE8A-5C91-684E-926B-5686F1E7E806}" destId="{81188296-BFF7-BD46-8687-088C33371962}" srcOrd="0" destOrd="0" parTransId="{A2E0165B-DC9E-5A42-AE47-BA12A4BE0270}" sibTransId="{E66197A3-64CB-0443-B472-662AD7E6714F}"/>
    <dgm:cxn modelId="{813ACF99-857A-E14F-AC5E-712923533765}" srcId="{4852A699-0931-2F4A-AFE6-92F4ECB8ED4D}" destId="{76A5DDBA-BC35-174A-AB8F-C51AFFF981A1}" srcOrd="0" destOrd="0" parTransId="{C2C08BB9-7D2D-5C46-93A6-ECA2F14EBCE6}" sibTransId="{9A0A2DB9-B981-0A42-BDA9-0E31944CAF40}"/>
    <dgm:cxn modelId="{DDBB69A9-D25A-3540-9B90-4BFED7465B8E}" srcId="{B73EEE8A-5C91-684E-926B-5686F1E7E806}" destId="{FC495E39-76F3-4F45-9529-86ACDEC1D037}" srcOrd="2" destOrd="0" parTransId="{0C580E7C-F51B-124B-85E7-4A32EB469550}" sibTransId="{AEDDF10C-AAE1-8D45-ACCD-863F98F2A107}"/>
    <dgm:cxn modelId="{CEC516B0-0D35-FB4C-BF6B-34FEEF811A76}" type="presOf" srcId="{FC495E39-76F3-4F45-9529-86ACDEC1D037}" destId="{5FB2D08B-ABCE-4F4A-9B4F-C20B0B42AC20}" srcOrd="0" destOrd="0" presId="urn:microsoft.com/office/officeart/2005/8/layout/process3"/>
    <dgm:cxn modelId="{093E1BB0-7F99-7944-8B70-31DD61C2232B}" type="presOf" srcId="{FC495E39-76F3-4F45-9529-86ACDEC1D037}" destId="{369A0EEB-4B57-C846-B414-C4793715DC2B}" srcOrd="1" destOrd="0" presId="urn:microsoft.com/office/officeart/2005/8/layout/process3"/>
    <dgm:cxn modelId="{8BDBB1B3-DDB5-C341-A89A-8E02D871BA2B}" srcId="{B73EEE8A-5C91-684E-926B-5686F1E7E806}" destId="{4CCABB7A-5E5C-594F-9B11-541C4F31BA03}" srcOrd="1" destOrd="0" parTransId="{4F7CB4DC-A3FB-1845-81E3-299A3A3A6A56}" sibTransId="{94B84594-92A0-FA4D-A806-FCC8818AB824}"/>
    <dgm:cxn modelId="{6DD817C4-3BE3-0D46-9E25-67794BDF24DD}" type="presOf" srcId="{B3D166ED-1E36-884E-9104-2ACCDC1D1FBA}" destId="{EA8C9CCF-5056-904B-9296-D679CD39A277}" srcOrd="0" destOrd="0" presId="urn:microsoft.com/office/officeart/2005/8/layout/process3"/>
    <dgm:cxn modelId="{75F238C4-F04E-D54B-9CE7-A5D84EF5AED1}" srcId="{4852A699-0931-2F4A-AFE6-92F4ECB8ED4D}" destId="{02BBA445-917E-E946-9C67-CF956355F175}" srcOrd="1" destOrd="0" parTransId="{05E6FCB9-0DDA-C54E-90CB-D8FC475F874D}" sibTransId="{74B3F36F-E89D-9349-BF90-018E6654DB10}"/>
    <dgm:cxn modelId="{FE633AC8-FAC4-954A-B277-F8476D99F676}" type="presOf" srcId="{4852A699-0931-2F4A-AFE6-92F4ECB8ED4D}" destId="{519AC918-BC6E-394D-A199-F27F3AC7159E}" srcOrd="1" destOrd="0" presId="urn:microsoft.com/office/officeart/2005/8/layout/process3"/>
    <dgm:cxn modelId="{3A985DCB-0872-2B45-9903-DCCBFE577CF1}" type="presOf" srcId="{1D8F1FC7-F160-854D-BB9A-93A16BCCD9E7}" destId="{2F635E2C-80F2-BA4D-8B52-7FA93EE3F926}" srcOrd="0" destOrd="1" presId="urn:microsoft.com/office/officeart/2005/8/layout/process3"/>
    <dgm:cxn modelId="{9EA989CE-35F7-644D-BECD-1305489D0485}" type="presOf" srcId="{E66197A3-64CB-0443-B472-662AD7E6714F}" destId="{DFC66F3F-D949-DC43-97D5-0CFA9D46D8B4}" srcOrd="0" destOrd="0" presId="urn:microsoft.com/office/officeart/2005/8/layout/process3"/>
    <dgm:cxn modelId="{7CBB44CF-E41E-5546-8C98-93626EDF1BEE}" srcId="{4CA217E9-5939-0444-AAF1-F358321A0F47}" destId="{87F8AE6B-591C-BD42-AF11-9CDF49A10007}" srcOrd="1" destOrd="0" parTransId="{E5CB0FEF-0CCA-0F49-98FA-B39CD7EF7C5A}" sibTransId="{3D672184-6CA3-414C-BFB1-5E5847A9C759}"/>
    <dgm:cxn modelId="{CE0F95D9-2B37-2F40-A0BE-BD1B525B2258}" type="presOf" srcId="{6783FAD3-D6BB-104A-AB01-DCF16ADCCF8C}" destId="{56A7DC5C-AC29-E542-8B38-87C25E75DF93}" srcOrd="0" destOrd="0" presId="urn:microsoft.com/office/officeart/2005/8/layout/process3"/>
    <dgm:cxn modelId="{ACA2B6DA-F587-5B44-BF22-BF73A65E7284}" srcId="{81188296-BFF7-BD46-8687-088C33371962}" destId="{30D555D6-9900-1641-8360-4703514912E1}" srcOrd="1" destOrd="0" parTransId="{F0687A23-31A9-284E-991B-2B5130DBC621}" sibTransId="{15CD3442-9220-6344-B918-27442CF6ED51}"/>
    <dgm:cxn modelId="{CB989EDC-5215-0646-BB9D-A78DDCAC11F0}" type="presOf" srcId="{81188296-BFF7-BD46-8687-088C33371962}" destId="{7F550F47-0021-8E40-88A8-7E2A69EDC7F5}" srcOrd="0" destOrd="0" presId="urn:microsoft.com/office/officeart/2005/8/layout/process3"/>
    <dgm:cxn modelId="{70B21DDD-5519-4F4B-B97B-D1B8AB1AE1D3}" srcId="{4CCABB7A-5E5C-594F-9B11-541C4F31BA03}" destId="{1D8F1FC7-F160-854D-BB9A-93A16BCCD9E7}" srcOrd="1" destOrd="0" parTransId="{3CF3502A-7C18-7640-B68F-BDF033605582}" sibTransId="{08461A2B-0208-4249-91C2-214EA23A3C4C}"/>
    <dgm:cxn modelId="{70169EE0-41C0-9443-90E3-16376A14D728}" srcId="{4CA217E9-5939-0444-AAF1-F358321A0F47}" destId="{6783FAD3-D6BB-104A-AB01-DCF16ADCCF8C}" srcOrd="0" destOrd="0" parTransId="{3465E3A5-B201-EC41-BBA2-73A606BFF2E4}" sibTransId="{38AAED16-0F4D-1F41-A99E-2875D1FD1F7A}"/>
    <dgm:cxn modelId="{15B967E4-57C8-7D48-8E3F-89BA47CDD5E8}" srcId="{4CCABB7A-5E5C-594F-9B11-541C4F31BA03}" destId="{963F4C95-E4F7-B543-9F2F-072E4F2290C8}" srcOrd="0" destOrd="0" parTransId="{8C98E5CC-2EB6-9C4D-AB00-8B03BB6AB1E0}" sibTransId="{F0C65646-BCCB-AA47-830D-2347B0440650}"/>
    <dgm:cxn modelId="{AB1FBCF3-9738-DA4A-96E3-6C7DA25E7A38}" type="presOf" srcId="{4CCABB7A-5E5C-594F-9B11-541C4F31BA03}" destId="{51656FD3-9C0D-7E45-BA97-1DD0ADBA27B1}" srcOrd="1" destOrd="0" presId="urn:microsoft.com/office/officeart/2005/8/layout/process3"/>
    <dgm:cxn modelId="{99C320F5-0A91-4A42-BE7A-F571CB381B07}" srcId="{FC495E39-76F3-4F45-9529-86ACDEC1D037}" destId="{8E1E7288-68EC-574A-87A1-5DB1E1559750}" srcOrd="1" destOrd="0" parTransId="{6846C6C3-4BD8-2149-9CD4-3B26E687A00F}" sibTransId="{CA4E671F-A4E9-9147-A777-CB2304951B01}"/>
    <dgm:cxn modelId="{79E1E0F9-0775-B547-A097-EF1B13B742DA}" type="presOf" srcId="{02BBA445-917E-E946-9C67-CF956355F175}" destId="{0AA575D7-8B62-EB4C-8A24-D361322D3B59}" srcOrd="0" destOrd="1" presId="urn:microsoft.com/office/officeart/2005/8/layout/process3"/>
    <dgm:cxn modelId="{0AA01CFD-8F8F-EB4C-B17B-0DBD180F2CEF}" type="presOf" srcId="{AEDDF10C-AAE1-8D45-ACCD-863F98F2A107}" destId="{C1323237-8506-0F40-A568-CF6656BF6834}" srcOrd="0" destOrd="0" presId="urn:microsoft.com/office/officeart/2005/8/layout/process3"/>
    <dgm:cxn modelId="{A82165FF-25AB-1F4B-A3D1-6D2F360A4353}" type="presOf" srcId="{94B84594-92A0-FA4D-A806-FCC8818AB824}" destId="{9D82C61F-19B8-A146-B368-FDB82DE2E60A}" srcOrd="0" destOrd="0" presId="urn:microsoft.com/office/officeart/2005/8/layout/process3"/>
    <dgm:cxn modelId="{D0D8C6F6-E88B-7A41-9CC5-CA8F7447F3F8}" type="presParOf" srcId="{E92EF771-B885-A241-84DF-2D01C7E8A707}" destId="{6841EA6B-26D1-4B47-BEA3-F0C63BBB24CB}" srcOrd="0" destOrd="0" presId="urn:microsoft.com/office/officeart/2005/8/layout/process3"/>
    <dgm:cxn modelId="{BEA764C2-D989-4A4D-910E-AD99391E9F83}" type="presParOf" srcId="{6841EA6B-26D1-4B47-BEA3-F0C63BBB24CB}" destId="{7F550F47-0021-8E40-88A8-7E2A69EDC7F5}" srcOrd="0" destOrd="0" presId="urn:microsoft.com/office/officeart/2005/8/layout/process3"/>
    <dgm:cxn modelId="{51A94BB5-ED60-F640-9C22-6A8E0CBEBFFB}" type="presParOf" srcId="{6841EA6B-26D1-4B47-BEA3-F0C63BBB24CB}" destId="{76842D73-1F45-6E45-8D6D-717B9DB906BC}" srcOrd="1" destOrd="0" presId="urn:microsoft.com/office/officeart/2005/8/layout/process3"/>
    <dgm:cxn modelId="{D5E8627E-EF38-EB4D-B102-4AA180E86711}" type="presParOf" srcId="{6841EA6B-26D1-4B47-BEA3-F0C63BBB24CB}" destId="{EA8C9CCF-5056-904B-9296-D679CD39A277}" srcOrd="2" destOrd="0" presId="urn:microsoft.com/office/officeart/2005/8/layout/process3"/>
    <dgm:cxn modelId="{A536960B-7696-5946-8CAE-155DB57B434B}" type="presParOf" srcId="{E92EF771-B885-A241-84DF-2D01C7E8A707}" destId="{DFC66F3F-D949-DC43-97D5-0CFA9D46D8B4}" srcOrd="1" destOrd="0" presId="urn:microsoft.com/office/officeart/2005/8/layout/process3"/>
    <dgm:cxn modelId="{ED7C5E49-D595-824B-A2D0-D2B646467043}" type="presParOf" srcId="{DFC66F3F-D949-DC43-97D5-0CFA9D46D8B4}" destId="{D6F1540F-67FA-2349-BE5C-3047014F2A07}" srcOrd="0" destOrd="0" presId="urn:microsoft.com/office/officeart/2005/8/layout/process3"/>
    <dgm:cxn modelId="{94D997CA-B21B-EA45-A97A-01243FD3A247}" type="presParOf" srcId="{E92EF771-B885-A241-84DF-2D01C7E8A707}" destId="{659986B3-50C7-464C-9E9E-1C26EDE7DC56}" srcOrd="2" destOrd="0" presId="urn:microsoft.com/office/officeart/2005/8/layout/process3"/>
    <dgm:cxn modelId="{090C8F22-B79D-6042-8966-B485D9CB243C}" type="presParOf" srcId="{659986B3-50C7-464C-9E9E-1C26EDE7DC56}" destId="{2DB22EBF-4C73-B24D-B77E-BDC5A1B68F4C}" srcOrd="0" destOrd="0" presId="urn:microsoft.com/office/officeart/2005/8/layout/process3"/>
    <dgm:cxn modelId="{27168AB5-D54E-A842-96B8-623C2DD819E9}" type="presParOf" srcId="{659986B3-50C7-464C-9E9E-1C26EDE7DC56}" destId="{51656FD3-9C0D-7E45-BA97-1DD0ADBA27B1}" srcOrd="1" destOrd="0" presId="urn:microsoft.com/office/officeart/2005/8/layout/process3"/>
    <dgm:cxn modelId="{E7260701-6F07-944B-AD1C-5F6A05C9A192}" type="presParOf" srcId="{659986B3-50C7-464C-9E9E-1C26EDE7DC56}" destId="{2F635E2C-80F2-BA4D-8B52-7FA93EE3F926}" srcOrd="2" destOrd="0" presId="urn:microsoft.com/office/officeart/2005/8/layout/process3"/>
    <dgm:cxn modelId="{901D2703-1C39-8B43-A5BB-F1096B0D6849}" type="presParOf" srcId="{E92EF771-B885-A241-84DF-2D01C7E8A707}" destId="{9D82C61F-19B8-A146-B368-FDB82DE2E60A}" srcOrd="3" destOrd="0" presId="urn:microsoft.com/office/officeart/2005/8/layout/process3"/>
    <dgm:cxn modelId="{CCD14A2A-12AA-8149-8EB4-C1039FFCED37}" type="presParOf" srcId="{9D82C61F-19B8-A146-B368-FDB82DE2E60A}" destId="{F69C2F68-66B2-3E4D-9D37-E9F26423F87B}" srcOrd="0" destOrd="0" presId="urn:microsoft.com/office/officeart/2005/8/layout/process3"/>
    <dgm:cxn modelId="{75F4EDAF-EC89-1747-8897-6442AAC924DD}" type="presParOf" srcId="{E92EF771-B885-A241-84DF-2D01C7E8A707}" destId="{7E2A4119-670D-7644-93E9-BB9AF4465F3E}" srcOrd="4" destOrd="0" presId="urn:microsoft.com/office/officeart/2005/8/layout/process3"/>
    <dgm:cxn modelId="{9702791D-852F-B143-8EFD-BB51BFE85ED6}" type="presParOf" srcId="{7E2A4119-670D-7644-93E9-BB9AF4465F3E}" destId="{5FB2D08B-ABCE-4F4A-9B4F-C20B0B42AC20}" srcOrd="0" destOrd="0" presId="urn:microsoft.com/office/officeart/2005/8/layout/process3"/>
    <dgm:cxn modelId="{E3821AC3-F634-474B-B84C-3428FEFE42E8}" type="presParOf" srcId="{7E2A4119-670D-7644-93E9-BB9AF4465F3E}" destId="{369A0EEB-4B57-C846-B414-C4793715DC2B}" srcOrd="1" destOrd="0" presId="urn:microsoft.com/office/officeart/2005/8/layout/process3"/>
    <dgm:cxn modelId="{DBA499D8-1D87-3044-8D24-F84245D950C3}" type="presParOf" srcId="{7E2A4119-670D-7644-93E9-BB9AF4465F3E}" destId="{19143E0F-A322-2F44-B3A1-19F100E9905B}" srcOrd="2" destOrd="0" presId="urn:microsoft.com/office/officeart/2005/8/layout/process3"/>
    <dgm:cxn modelId="{05A8C69A-E7BE-684C-A691-2D4E8C274CB9}" type="presParOf" srcId="{E92EF771-B885-A241-84DF-2D01C7E8A707}" destId="{C1323237-8506-0F40-A568-CF6656BF6834}" srcOrd="5" destOrd="0" presId="urn:microsoft.com/office/officeart/2005/8/layout/process3"/>
    <dgm:cxn modelId="{12DBCBE7-4926-3448-83B9-3216B0976CA6}" type="presParOf" srcId="{C1323237-8506-0F40-A568-CF6656BF6834}" destId="{7763BDF3-5E89-D14F-9D6E-6A4AF3681996}" srcOrd="0" destOrd="0" presId="urn:microsoft.com/office/officeart/2005/8/layout/process3"/>
    <dgm:cxn modelId="{91597C3C-05AB-1B44-A369-3FE98555CD25}" type="presParOf" srcId="{E92EF771-B885-A241-84DF-2D01C7E8A707}" destId="{4D2AD024-D412-6C4B-BF35-DA42AA22BF76}" srcOrd="6" destOrd="0" presId="urn:microsoft.com/office/officeart/2005/8/layout/process3"/>
    <dgm:cxn modelId="{568F771F-5F34-A748-AFE9-769F479D344B}" type="presParOf" srcId="{4D2AD024-D412-6C4B-BF35-DA42AA22BF76}" destId="{3BB76607-954F-D24C-9F1F-166E038C64DB}" srcOrd="0" destOrd="0" presId="urn:microsoft.com/office/officeart/2005/8/layout/process3"/>
    <dgm:cxn modelId="{502B9B79-229A-F048-88EB-AAA4C960240F}" type="presParOf" srcId="{4D2AD024-D412-6C4B-BF35-DA42AA22BF76}" destId="{569B026D-D687-2041-9632-7E4F6A81B930}" srcOrd="1" destOrd="0" presId="urn:microsoft.com/office/officeart/2005/8/layout/process3"/>
    <dgm:cxn modelId="{D3AFF3CE-B0BA-E24C-A065-7637B43458B3}" type="presParOf" srcId="{4D2AD024-D412-6C4B-BF35-DA42AA22BF76}" destId="{56A7DC5C-AC29-E542-8B38-87C25E75DF93}" srcOrd="2" destOrd="0" presId="urn:microsoft.com/office/officeart/2005/8/layout/process3"/>
    <dgm:cxn modelId="{756275F2-290F-284C-85FB-BAA4D3BC0ED1}" type="presParOf" srcId="{E92EF771-B885-A241-84DF-2D01C7E8A707}" destId="{29C5C0F0-E845-BB46-B07B-5F27715761BD}" srcOrd="7" destOrd="0" presId="urn:microsoft.com/office/officeart/2005/8/layout/process3"/>
    <dgm:cxn modelId="{4FDF22FB-FAD1-BC4D-882A-DE0B7771DD0B}" type="presParOf" srcId="{29C5C0F0-E845-BB46-B07B-5F27715761BD}" destId="{51955D76-7A35-C942-BA48-7D86275F5890}" srcOrd="0" destOrd="0" presId="urn:microsoft.com/office/officeart/2005/8/layout/process3"/>
    <dgm:cxn modelId="{84D5138B-48B0-D040-B4D9-2AD502C7D2AB}" type="presParOf" srcId="{E92EF771-B885-A241-84DF-2D01C7E8A707}" destId="{575DDCD3-C3D4-8845-B375-76145C6352FE}" srcOrd="8" destOrd="0" presId="urn:microsoft.com/office/officeart/2005/8/layout/process3"/>
    <dgm:cxn modelId="{FBA13887-748C-C143-84C5-338C391ECBAE}" type="presParOf" srcId="{575DDCD3-C3D4-8845-B375-76145C6352FE}" destId="{55349D4A-FF90-5D4C-9A00-889F4680C6C9}" srcOrd="0" destOrd="0" presId="urn:microsoft.com/office/officeart/2005/8/layout/process3"/>
    <dgm:cxn modelId="{3C4D3038-C613-024A-8E07-5D2225B11EDE}" type="presParOf" srcId="{575DDCD3-C3D4-8845-B375-76145C6352FE}" destId="{519AC918-BC6E-394D-A199-F27F3AC7159E}" srcOrd="1" destOrd="0" presId="urn:microsoft.com/office/officeart/2005/8/layout/process3"/>
    <dgm:cxn modelId="{8ABFB54C-9B93-054A-BBB1-C259227E8A80}" type="presParOf" srcId="{575DDCD3-C3D4-8845-B375-76145C6352FE}" destId="{0AA575D7-8B62-EB4C-8A24-D361322D3B59}" srcOrd="2" destOrd="0" presId="urn:microsoft.com/office/officeart/2005/8/layout/process3"/>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6842D73-1F45-6E45-8D6D-717B9DB906BC}">
      <dsp:nvSpPr>
        <dsp:cNvPr id="0" name=""/>
        <dsp:cNvSpPr/>
      </dsp:nvSpPr>
      <dsp:spPr>
        <a:xfrm>
          <a:off x="3028" y="255465"/>
          <a:ext cx="683276" cy="2947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19050" numCol="1" spcCol="1270" anchor="t" anchorCtr="0">
          <a:noAutofit/>
        </a:bodyPr>
        <a:lstStyle/>
        <a:p>
          <a:pPr marL="0" lvl="0" indent="0" algn="l" defTabSz="222250">
            <a:lnSpc>
              <a:spcPct val="90000"/>
            </a:lnSpc>
            <a:spcBef>
              <a:spcPct val="0"/>
            </a:spcBef>
            <a:spcAft>
              <a:spcPct val="35000"/>
            </a:spcAft>
            <a:buNone/>
          </a:pPr>
          <a:r>
            <a:rPr lang="en-GB" sz="500" kern="1200"/>
            <a:t>Webscraping </a:t>
          </a:r>
        </a:p>
      </dsp:txBody>
      <dsp:txXfrm>
        <a:off x="3028" y="255465"/>
        <a:ext cx="683276" cy="196532"/>
      </dsp:txXfrm>
    </dsp:sp>
    <dsp:sp modelId="{EA8C9CCF-5056-904B-9296-D679CD39A277}">
      <dsp:nvSpPr>
        <dsp:cNvPr id="0" name=""/>
        <dsp:cNvSpPr/>
      </dsp:nvSpPr>
      <dsp:spPr>
        <a:xfrm>
          <a:off x="142976" y="451998"/>
          <a:ext cx="683276" cy="76649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5560" tIns="35560" rIns="35560" bIns="35560" numCol="1" spcCol="1270" anchor="t" anchorCtr="0">
          <a:noAutofit/>
        </a:bodyPr>
        <a:lstStyle/>
        <a:p>
          <a:pPr marL="57150" lvl="1" indent="-57150" algn="l" defTabSz="222250">
            <a:lnSpc>
              <a:spcPct val="90000"/>
            </a:lnSpc>
            <a:spcBef>
              <a:spcPct val="0"/>
            </a:spcBef>
            <a:spcAft>
              <a:spcPct val="15000"/>
            </a:spcAft>
            <a:buChar char="•"/>
          </a:pPr>
          <a:r>
            <a:rPr lang="en-GB" sz="500" kern="1200"/>
            <a:t>Results: Large textual descriptions per species</a:t>
          </a:r>
        </a:p>
        <a:p>
          <a:pPr marL="57150" lvl="1" indent="-57150" algn="l" defTabSz="222250">
            <a:lnSpc>
              <a:spcPct val="90000"/>
            </a:lnSpc>
            <a:spcBef>
              <a:spcPct val="0"/>
            </a:spcBef>
            <a:spcAft>
              <a:spcPct val="15000"/>
            </a:spcAft>
            <a:buChar char="•"/>
          </a:pPr>
          <a:r>
            <a:rPr lang="en-GB" sz="500" kern="1200"/>
            <a:t>materials: Personal computer</a:t>
          </a:r>
        </a:p>
      </dsp:txBody>
      <dsp:txXfrm>
        <a:off x="162988" y="472010"/>
        <a:ext cx="643252" cy="726470"/>
      </dsp:txXfrm>
    </dsp:sp>
    <dsp:sp modelId="{DFC66F3F-D949-DC43-97D5-0CFA9D46D8B4}">
      <dsp:nvSpPr>
        <dsp:cNvPr id="0" name=""/>
        <dsp:cNvSpPr/>
      </dsp:nvSpPr>
      <dsp:spPr>
        <a:xfrm>
          <a:off x="789886" y="268673"/>
          <a:ext cx="219594" cy="17011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GB" sz="400" kern="1200"/>
        </a:p>
      </dsp:txBody>
      <dsp:txXfrm>
        <a:off x="789886" y="302696"/>
        <a:ext cx="168560" cy="102069"/>
      </dsp:txXfrm>
    </dsp:sp>
    <dsp:sp modelId="{51656FD3-9C0D-7E45-BA97-1DD0ADBA27B1}">
      <dsp:nvSpPr>
        <dsp:cNvPr id="0" name=""/>
        <dsp:cNvSpPr/>
      </dsp:nvSpPr>
      <dsp:spPr>
        <a:xfrm>
          <a:off x="1100633" y="255465"/>
          <a:ext cx="683276" cy="2947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19050" numCol="1" spcCol="1270" anchor="t" anchorCtr="0">
          <a:noAutofit/>
        </a:bodyPr>
        <a:lstStyle/>
        <a:p>
          <a:pPr marL="0" lvl="0" indent="0" algn="l" defTabSz="222250">
            <a:lnSpc>
              <a:spcPct val="90000"/>
            </a:lnSpc>
            <a:spcBef>
              <a:spcPct val="0"/>
            </a:spcBef>
            <a:spcAft>
              <a:spcPct val="35000"/>
            </a:spcAft>
            <a:buNone/>
          </a:pPr>
          <a:r>
            <a:rPr lang="en-GB" sz="500" kern="1200"/>
            <a:t>Processing scraped data</a:t>
          </a:r>
        </a:p>
      </dsp:txBody>
      <dsp:txXfrm>
        <a:off x="1100633" y="255465"/>
        <a:ext cx="683276" cy="196532"/>
      </dsp:txXfrm>
    </dsp:sp>
    <dsp:sp modelId="{2F635E2C-80F2-BA4D-8B52-7FA93EE3F926}">
      <dsp:nvSpPr>
        <dsp:cNvPr id="0" name=""/>
        <dsp:cNvSpPr/>
      </dsp:nvSpPr>
      <dsp:spPr>
        <a:xfrm>
          <a:off x="1240581" y="451998"/>
          <a:ext cx="683276" cy="76649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5560" tIns="35560" rIns="35560" bIns="35560" numCol="1" spcCol="1270" anchor="t" anchorCtr="0">
          <a:noAutofit/>
        </a:bodyPr>
        <a:lstStyle/>
        <a:p>
          <a:pPr marL="57150" lvl="1" indent="-57150" algn="l" defTabSz="222250">
            <a:lnSpc>
              <a:spcPct val="90000"/>
            </a:lnSpc>
            <a:spcBef>
              <a:spcPct val="0"/>
            </a:spcBef>
            <a:spcAft>
              <a:spcPct val="15000"/>
            </a:spcAft>
            <a:buChar char="•"/>
          </a:pPr>
          <a:r>
            <a:rPr lang="en-GB" sz="500" kern="1200"/>
            <a:t>Results: Large cleaned textual database per species</a:t>
          </a:r>
        </a:p>
        <a:p>
          <a:pPr marL="57150" lvl="1" indent="-57150" algn="l" defTabSz="222250">
            <a:lnSpc>
              <a:spcPct val="90000"/>
            </a:lnSpc>
            <a:spcBef>
              <a:spcPct val="0"/>
            </a:spcBef>
            <a:spcAft>
              <a:spcPct val="15000"/>
            </a:spcAft>
            <a:buChar char="•"/>
          </a:pPr>
          <a:r>
            <a:rPr lang="en-GB" sz="500" kern="1200"/>
            <a:t>Materials: Personal computer</a:t>
          </a:r>
        </a:p>
      </dsp:txBody>
      <dsp:txXfrm>
        <a:off x="1260593" y="472010"/>
        <a:ext cx="643252" cy="726470"/>
      </dsp:txXfrm>
    </dsp:sp>
    <dsp:sp modelId="{9D82C61F-19B8-A146-B368-FDB82DE2E60A}">
      <dsp:nvSpPr>
        <dsp:cNvPr id="0" name=""/>
        <dsp:cNvSpPr/>
      </dsp:nvSpPr>
      <dsp:spPr>
        <a:xfrm>
          <a:off x="1887491" y="268673"/>
          <a:ext cx="219594" cy="17011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GB" sz="400" kern="1200"/>
        </a:p>
      </dsp:txBody>
      <dsp:txXfrm>
        <a:off x="1887491" y="302696"/>
        <a:ext cx="168560" cy="102069"/>
      </dsp:txXfrm>
    </dsp:sp>
    <dsp:sp modelId="{369A0EEB-4B57-C846-B414-C4793715DC2B}">
      <dsp:nvSpPr>
        <dsp:cNvPr id="0" name=""/>
        <dsp:cNvSpPr/>
      </dsp:nvSpPr>
      <dsp:spPr>
        <a:xfrm>
          <a:off x="2198237" y="255465"/>
          <a:ext cx="683276" cy="2947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19050" numCol="1" spcCol="1270" anchor="t" anchorCtr="0">
          <a:noAutofit/>
        </a:bodyPr>
        <a:lstStyle/>
        <a:p>
          <a:pPr marL="0" lvl="0" indent="0" algn="l" defTabSz="222250">
            <a:lnSpc>
              <a:spcPct val="90000"/>
            </a:lnSpc>
            <a:spcBef>
              <a:spcPct val="0"/>
            </a:spcBef>
            <a:spcAft>
              <a:spcPct val="35000"/>
            </a:spcAft>
            <a:buNone/>
          </a:pPr>
          <a:r>
            <a:rPr lang="en-GB" sz="500" kern="1200"/>
            <a:t>Training model for species recognition</a:t>
          </a:r>
        </a:p>
      </dsp:txBody>
      <dsp:txXfrm>
        <a:off x="2198237" y="255465"/>
        <a:ext cx="683276" cy="196532"/>
      </dsp:txXfrm>
    </dsp:sp>
    <dsp:sp modelId="{19143E0F-A322-2F44-B3A1-19F100E9905B}">
      <dsp:nvSpPr>
        <dsp:cNvPr id="0" name=""/>
        <dsp:cNvSpPr/>
      </dsp:nvSpPr>
      <dsp:spPr>
        <a:xfrm>
          <a:off x="2338186" y="451998"/>
          <a:ext cx="683276" cy="76649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5560" tIns="35560" rIns="35560" bIns="35560" numCol="1" spcCol="1270" anchor="t" anchorCtr="0">
          <a:noAutofit/>
        </a:bodyPr>
        <a:lstStyle/>
        <a:p>
          <a:pPr marL="57150" lvl="1" indent="-57150" algn="l" defTabSz="222250">
            <a:lnSpc>
              <a:spcPct val="90000"/>
            </a:lnSpc>
            <a:spcBef>
              <a:spcPct val="0"/>
            </a:spcBef>
            <a:spcAft>
              <a:spcPct val="15000"/>
            </a:spcAft>
            <a:buChar char="•"/>
          </a:pPr>
          <a:r>
            <a:rPr lang="en-GB" sz="500" kern="1200"/>
            <a:t>Results: Deep learning model that can predict a species on a description</a:t>
          </a:r>
        </a:p>
        <a:p>
          <a:pPr marL="57150" lvl="1" indent="-57150" algn="l" defTabSz="222250">
            <a:lnSpc>
              <a:spcPct val="90000"/>
            </a:lnSpc>
            <a:spcBef>
              <a:spcPct val="0"/>
            </a:spcBef>
            <a:spcAft>
              <a:spcPct val="15000"/>
            </a:spcAft>
            <a:buChar char="•"/>
          </a:pPr>
          <a:r>
            <a:rPr lang="en-GB" sz="500" kern="1200"/>
            <a:t>Materials: VM with enough GPU power to train a DL model.</a:t>
          </a:r>
        </a:p>
      </dsp:txBody>
      <dsp:txXfrm>
        <a:off x="2358198" y="472010"/>
        <a:ext cx="643252" cy="726470"/>
      </dsp:txXfrm>
    </dsp:sp>
    <dsp:sp modelId="{C1323237-8506-0F40-A568-CF6656BF6834}">
      <dsp:nvSpPr>
        <dsp:cNvPr id="0" name=""/>
        <dsp:cNvSpPr/>
      </dsp:nvSpPr>
      <dsp:spPr>
        <a:xfrm>
          <a:off x="2985096" y="268673"/>
          <a:ext cx="219594" cy="17011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GB" sz="400" kern="1200"/>
        </a:p>
      </dsp:txBody>
      <dsp:txXfrm>
        <a:off x="2985096" y="302696"/>
        <a:ext cx="168560" cy="102069"/>
      </dsp:txXfrm>
    </dsp:sp>
    <dsp:sp modelId="{569B026D-D687-2041-9632-7E4F6A81B930}">
      <dsp:nvSpPr>
        <dsp:cNvPr id="0" name=""/>
        <dsp:cNvSpPr/>
      </dsp:nvSpPr>
      <dsp:spPr>
        <a:xfrm>
          <a:off x="3295842" y="255465"/>
          <a:ext cx="683276" cy="2947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19050" numCol="1" spcCol="1270" anchor="t" anchorCtr="0">
          <a:noAutofit/>
        </a:bodyPr>
        <a:lstStyle/>
        <a:p>
          <a:pPr marL="0" lvl="0" indent="0" algn="l" defTabSz="222250">
            <a:lnSpc>
              <a:spcPct val="90000"/>
            </a:lnSpc>
            <a:spcBef>
              <a:spcPct val="0"/>
            </a:spcBef>
            <a:spcAft>
              <a:spcPct val="35000"/>
            </a:spcAft>
            <a:buNone/>
          </a:pPr>
          <a:r>
            <a:rPr lang="en-GB" sz="500" kern="1200"/>
            <a:t>Retrieving keyword for predictions</a:t>
          </a:r>
        </a:p>
      </dsp:txBody>
      <dsp:txXfrm>
        <a:off x="3295842" y="255465"/>
        <a:ext cx="683276" cy="196532"/>
      </dsp:txXfrm>
    </dsp:sp>
    <dsp:sp modelId="{56A7DC5C-AC29-E542-8B38-87C25E75DF93}">
      <dsp:nvSpPr>
        <dsp:cNvPr id="0" name=""/>
        <dsp:cNvSpPr/>
      </dsp:nvSpPr>
      <dsp:spPr>
        <a:xfrm>
          <a:off x="3435790" y="451998"/>
          <a:ext cx="683276" cy="76649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5560" tIns="35560" rIns="35560" bIns="35560" numCol="1" spcCol="1270" anchor="t" anchorCtr="0">
          <a:noAutofit/>
        </a:bodyPr>
        <a:lstStyle/>
        <a:p>
          <a:pPr marL="57150" lvl="1" indent="-57150" algn="l" defTabSz="222250">
            <a:lnSpc>
              <a:spcPct val="90000"/>
            </a:lnSpc>
            <a:spcBef>
              <a:spcPct val="0"/>
            </a:spcBef>
            <a:spcAft>
              <a:spcPct val="15000"/>
            </a:spcAft>
            <a:buChar char="•"/>
          </a:pPr>
          <a:r>
            <a:rPr lang="en-GB" sz="500" kern="1200"/>
            <a:t>Results: Most important keywords used for prediction</a:t>
          </a:r>
        </a:p>
        <a:p>
          <a:pPr marL="57150" lvl="1" indent="-57150" algn="l" defTabSz="222250">
            <a:lnSpc>
              <a:spcPct val="90000"/>
            </a:lnSpc>
            <a:spcBef>
              <a:spcPct val="0"/>
            </a:spcBef>
            <a:spcAft>
              <a:spcPct val="15000"/>
            </a:spcAft>
            <a:buChar char="•"/>
          </a:pPr>
          <a:r>
            <a:rPr lang="en-GB" sz="500" kern="1200"/>
            <a:t>Materials: VM with enough GPU power to make calls to the gradients operator of Pytorch.</a:t>
          </a:r>
        </a:p>
      </dsp:txBody>
      <dsp:txXfrm>
        <a:off x="3455802" y="472010"/>
        <a:ext cx="643252" cy="726470"/>
      </dsp:txXfrm>
    </dsp:sp>
    <dsp:sp modelId="{29C5C0F0-E845-BB46-B07B-5F27715761BD}">
      <dsp:nvSpPr>
        <dsp:cNvPr id="0" name=""/>
        <dsp:cNvSpPr/>
      </dsp:nvSpPr>
      <dsp:spPr>
        <a:xfrm>
          <a:off x="4082700" y="268673"/>
          <a:ext cx="219594" cy="17011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GB" sz="400" kern="1200"/>
        </a:p>
      </dsp:txBody>
      <dsp:txXfrm>
        <a:off x="4082700" y="302696"/>
        <a:ext cx="168560" cy="102069"/>
      </dsp:txXfrm>
    </dsp:sp>
    <dsp:sp modelId="{519AC918-BC6E-394D-A199-F27F3AC7159E}">
      <dsp:nvSpPr>
        <dsp:cNvPr id="0" name=""/>
        <dsp:cNvSpPr/>
      </dsp:nvSpPr>
      <dsp:spPr>
        <a:xfrm>
          <a:off x="4393447" y="255465"/>
          <a:ext cx="683276" cy="2947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19050" numCol="1" spcCol="1270" anchor="t" anchorCtr="0">
          <a:noAutofit/>
        </a:bodyPr>
        <a:lstStyle/>
        <a:p>
          <a:pPr marL="0" lvl="0" indent="0" algn="l" defTabSz="222250">
            <a:lnSpc>
              <a:spcPct val="90000"/>
            </a:lnSpc>
            <a:spcBef>
              <a:spcPct val="0"/>
            </a:spcBef>
            <a:spcAft>
              <a:spcPct val="35000"/>
            </a:spcAft>
            <a:buNone/>
          </a:pPr>
          <a:r>
            <a:rPr lang="en-GB" sz="500" kern="1200"/>
            <a:t>Creating of graph/database.</a:t>
          </a:r>
        </a:p>
      </dsp:txBody>
      <dsp:txXfrm>
        <a:off x="4393447" y="255465"/>
        <a:ext cx="683276" cy="196532"/>
      </dsp:txXfrm>
    </dsp:sp>
    <dsp:sp modelId="{0AA575D7-8B62-EB4C-8A24-D361322D3B59}">
      <dsp:nvSpPr>
        <dsp:cNvPr id="0" name=""/>
        <dsp:cNvSpPr/>
      </dsp:nvSpPr>
      <dsp:spPr>
        <a:xfrm>
          <a:off x="4533395" y="451998"/>
          <a:ext cx="683276" cy="76649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5560" tIns="35560" rIns="35560" bIns="35560" numCol="1" spcCol="1270" anchor="t" anchorCtr="0">
          <a:noAutofit/>
        </a:bodyPr>
        <a:lstStyle/>
        <a:p>
          <a:pPr marL="57150" lvl="1" indent="-57150" algn="l" defTabSz="222250">
            <a:lnSpc>
              <a:spcPct val="90000"/>
            </a:lnSpc>
            <a:spcBef>
              <a:spcPct val="0"/>
            </a:spcBef>
            <a:spcAft>
              <a:spcPct val="15000"/>
            </a:spcAft>
            <a:buChar char="•"/>
          </a:pPr>
          <a:r>
            <a:rPr lang="en-GB" sz="500" kern="1200"/>
            <a:t>Results: Large higher order graph with parts and traits shared across species.</a:t>
          </a:r>
        </a:p>
        <a:p>
          <a:pPr marL="57150" lvl="1" indent="-57150" algn="l" defTabSz="222250">
            <a:lnSpc>
              <a:spcPct val="90000"/>
            </a:lnSpc>
            <a:spcBef>
              <a:spcPct val="0"/>
            </a:spcBef>
            <a:spcAft>
              <a:spcPct val="15000"/>
            </a:spcAft>
            <a:buChar char="•"/>
          </a:pPr>
          <a:r>
            <a:rPr lang="en-GB" sz="500" kern="1200"/>
            <a:t>Materials: Personal computer.</a:t>
          </a:r>
        </a:p>
      </dsp:txBody>
      <dsp:txXfrm>
        <a:off x="4553407" y="472010"/>
        <a:ext cx="643252" cy="72647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B19B18-D9CF-4C68-BC3D-F93C3D949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6</Pages>
  <Words>6041</Words>
  <Characters>34436</Characters>
  <Application>Microsoft Office Word</Application>
  <DocSecurity>0</DocSecurity>
  <Lines>286</Lines>
  <Paragraphs>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ternship_Identification_description</vt:lpstr>
      <vt:lpstr>Ruimtelijke Multicriteria Analyse tool</vt:lpstr>
    </vt:vector>
  </TitlesOfParts>
  <Company>WUR</Company>
  <LinksUpToDate>false</LinksUpToDate>
  <CharactersWithSpaces>40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ship_Identification_description</dc:title>
  <dc:subject>Internship MGI</dc:subject>
  <dc:creator>John Stuiver</dc:creator>
  <cp:keywords/>
  <cp:lastModifiedBy>Robert van de Vlasakker</cp:lastModifiedBy>
  <cp:revision>45</cp:revision>
  <cp:lastPrinted>2010-01-15T12:49:00Z</cp:lastPrinted>
  <dcterms:created xsi:type="dcterms:W3CDTF">2018-08-29T14:08:00Z</dcterms:created>
  <dcterms:modified xsi:type="dcterms:W3CDTF">2022-12-22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vXVaVpQ"/&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